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70E70471" w:rsidR="007B7C0F" w:rsidRDefault="007B7C0F" w:rsidP="00E86D17">
      <w:pPr>
        <w:jc w:val="center"/>
        <w:rPr>
          <w:rFonts w:asciiTheme="majorHAnsi" w:hAnsiTheme="majorHAnsi"/>
          <w:b/>
        </w:rPr>
      </w:pPr>
      <w:r>
        <w:rPr>
          <w:rFonts w:asciiTheme="majorHAnsi" w:hAnsiTheme="majorHAnsi"/>
          <w:b/>
        </w:rPr>
        <w:t>Epi 204 -- Problem Set #</w:t>
      </w:r>
      <w:r w:rsidR="00AE0C50">
        <w:rPr>
          <w:rFonts w:asciiTheme="majorHAnsi" w:hAnsiTheme="majorHAnsi"/>
          <w:b/>
        </w:rPr>
        <w:t>9</w:t>
      </w:r>
    </w:p>
    <w:p w14:paraId="1B60BDE4" w14:textId="035CC9BE" w:rsidR="006E09C0" w:rsidRDefault="00E86D17" w:rsidP="00E86D17">
      <w:pPr>
        <w:jc w:val="center"/>
        <w:rPr>
          <w:rFonts w:asciiTheme="majorHAnsi" w:hAnsiTheme="majorHAnsi"/>
          <w:b/>
        </w:rPr>
      </w:pPr>
      <w:r w:rsidRPr="007C390C">
        <w:rPr>
          <w:rFonts w:asciiTheme="majorHAnsi" w:hAnsiTheme="majorHAnsi"/>
          <w:b/>
        </w:rPr>
        <w:t xml:space="preserve">Chapter </w:t>
      </w:r>
      <w:r w:rsidR="00AE0C50">
        <w:rPr>
          <w:rFonts w:asciiTheme="majorHAnsi" w:hAnsiTheme="majorHAnsi"/>
          <w:b/>
        </w:rPr>
        <w:t>9/11</w:t>
      </w:r>
      <w:r w:rsidR="003608CC">
        <w:rPr>
          <w:rFonts w:asciiTheme="majorHAnsi" w:hAnsiTheme="majorHAnsi"/>
          <w:b/>
        </w:rPr>
        <w:t xml:space="preserve"> </w:t>
      </w:r>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r w:rsidR="00AE0C50">
        <w:rPr>
          <w:rFonts w:asciiTheme="majorHAnsi" w:hAnsiTheme="majorHAnsi"/>
          <w:b/>
        </w:rPr>
        <w:t>P Values and more</w:t>
      </w:r>
      <w:r w:rsidR="007B7C0F">
        <w:rPr>
          <w:rFonts w:asciiTheme="majorHAnsi" w:hAnsiTheme="majorHAnsi"/>
          <w:b/>
        </w:rPr>
        <w:t>)</w:t>
      </w:r>
    </w:p>
    <w:p w14:paraId="514437E1" w14:textId="5D39384B" w:rsidR="0023171E" w:rsidRDefault="0023171E" w:rsidP="00E86D17">
      <w:pPr>
        <w:jc w:val="center"/>
        <w:rPr>
          <w:rFonts w:asciiTheme="majorHAnsi" w:hAnsiTheme="majorHAnsi"/>
          <w:b/>
        </w:rPr>
      </w:pPr>
      <w:r>
        <w:rPr>
          <w:rFonts w:asciiTheme="majorHAnsi" w:hAnsiTheme="majorHAnsi"/>
          <w:b/>
        </w:rPr>
        <w:t xml:space="preserve">Due </w:t>
      </w:r>
      <w:r w:rsidR="00D932D5">
        <w:rPr>
          <w:rFonts w:asciiTheme="majorHAnsi" w:hAnsiTheme="majorHAnsi"/>
          <w:b/>
        </w:rPr>
        <w:t>1</w:t>
      </w:r>
      <w:r w:rsidR="00AB2A80">
        <w:rPr>
          <w:rFonts w:asciiTheme="majorHAnsi" w:hAnsiTheme="majorHAnsi"/>
          <w:b/>
        </w:rPr>
        <w:t>1</w:t>
      </w:r>
      <w:r w:rsidR="00D932D5">
        <w:rPr>
          <w:rFonts w:asciiTheme="majorHAnsi" w:hAnsiTheme="majorHAnsi"/>
          <w:b/>
        </w:rPr>
        <w:t>/</w:t>
      </w:r>
      <w:r w:rsidR="00AE0C50">
        <w:rPr>
          <w:rFonts w:asciiTheme="majorHAnsi" w:hAnsiTheme="majorHAnsi"/>
          <w:b/>
        </w:rPr>
        <w:t>29</w:t>
      </w:r>
      <w:r w:rsidR="003A6CFF">
        <w:rPr>
          <w:rFonts w:asciiTheme="majorHAnsi" w:hAnsiTheme="majorHAnsi"/>
          <w:b/>
        </w:rPr>
        <w:t>/2018</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 pm</w:t>
      </w:r>
      <w:r w:rsidR="00534873">
        <w:rPr>
          <w:rFonts w:asciiTheme="majorHAnsi" w:hAnsiTheme="majorHAnsi"/>
          <w:b/>
        </w:rPr>
        <w:t xml:space="preserve"> [32 +1 Bonus]</w:t>
      </w:r>
    </w:p>
    <w:p w14:paraId="5AAA3F74" w14:textId="360C66A8" w:rsidR="0003682A" w:rsidRPr="00272803" w:rsidRDefault="0003682A" w:rsidP="00272803">
      <w:pPr>
        <w:pStyle w:val="ListParagraph"/>
        <w:numPr>
          <w:ilvl w:val="0"/>
          <w:numId w:val="15"/>
        </w:numPr>
        <w:rPr>
          <w:b/>
        </w:rPr>
      </w:pPr>
      <w:r w:rsidRPr="00272803">
        <w:rPr>
          <w:b/>
        </w:rPr>
        <w:t xml:space="preserve">French cohort study of screening for PDA (9.51.A  modified) </w:t>
      </w:r>
      <w:r w:rsidR="00272803" w:rsidRPr="00272803">
        <w:rPr>
          <w:b/>
        </w:rPr>
        <w:t>[1</w:t>
      </w:r>
      <w:r w:rsidR="003023CB">
        <w:rPr>
          <w:b/>
        </w:rPr>
        <w:t xml:space="preserve">0 </w:t>
      </w:r>
      <w:r w:rsidR="00272803" w:rsidRPr="00272803">
        <w:rPr>
          <w:b/>
        </w:rPr>
        <w:t>points +1 bonus]</w:t>
      </w:r>
    </w:p>
    <w:p w14:paraId="0F304898" w14:textId="2436C33E" w:rsidR="0003682A" w:rsidRDefault="0003682A" w:rsidP="0042505B">
      <w:pPr>
        <w:spacing w:after="0" w:line="240" w:lineRule="auto"/>
      </w:pPr>
      <w:r>
        <w:t xml:space="preserve">During fetal life there's no point having all of the blood that the heart is pumping go to the lungs, because the fetus is not breathing.  Therefore, in fetal life blood bypasses the lungs through a blood vessel called the ductus arteriosus, which connects the pulmonary artery to the aorta.  Once the baby is born, the ductus is supposed to close, but sometimes that doesn't happen, especially in preterm babies, and they have a </w:t>
      </w:r>
      <w:r w:rsidRPr="007D190D">
        <w:rPr>
          <w:b/>
        </w:rPr>
        <w:t>patent ductus arteriosus</w:t>
      </w:r>
      <w:r>
        <w:t xml:space="preserve"> (PDA).  Whether or not to treat PDAs with medicine or surgery and even whether to look for them is controversial.  Roze et al </w:t>
      </w:r>
      <w:r>
        <w:fldChar w:fldCharType="begin">
          <w:fldData xml:space="preserve">PEVuZE5vdGU+PENpdGU+PEF1dGhvcj5Sb3plPC9BdXRob3I+PFllYXI+MjAxNTwvWWVhcj48UmVj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</w:fldData>
        </w:fldChar>
      </w:r>
      <w:r w:rsidR="00453DDF">
        <w:instrText xml:space="preserve"> ADDIN EN.CITE </w:instrText>
      </w:r>
      <w:r w:rsidR="00453DDF">
        <w:fldChar w:fldCharType="begin">
          <w:fldData xml:space="preserve">PEVuZE5vdGU+PENpdGU+PEF1dGhvcj5Sb3plPC9BdXRob3I+PFllYXI+MjAxNTwvWWVhcj48UmVj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</w:fldData>
        </w:fldChar>
      </w:r>
      <w:r w:rsidR="00453DDF">
        <w:instrText xml:space="preserve"> ADDIN EN.CITE.DATA </w:instrText>
      </w:r>
      <w:r w:rsidR="00453DDF">
        <w:fldChar w:fldCharType="end"/>
      </w:r>
      <w:r>
        <w:fldChar w:fldCharType="separate"/>
      </w:r>
      <w:r w:rsidR="00453DDF">
        <w:rPr>
          <w:noProof/>
        </w:rPr>
        <w:t>(1)</w:t>
      </w:r>
      <w:r>
        <w:fldChar w:fldCharType="end"/>
      </w:r>
      <w:r>
        <w:t xml:space="preserve">  examined whether screening for PDA with ultrasound in the first 3 days affected treatment for PDA and in-hospital mortality among infants born (very prematurely) at 24-28 weeks' gestation.</w:t>
      </w:r>
    </w:p>
    <w:p w14:paraId="50B08941" w14:textId="26A46C39" w:rsidR="0003682A" w:rsidRDefault="0003682A" w:rsidP="0042505B">
      <w:pPr>
        <w:spacing w:after="0" w:line="240" w:lineRule="auto"/>
      </w:pPr>
      <w:r>
        <w:t xml:space="preserve">To start, </w:t>
      </w:r>
      <w:r w:rsidR="00E856D0">
        <w:t>we are going to deviate somewhat from the actual study by Roze et al to think about screening as an instrumental variable.  A</w:t>
      </w:r>
      <w:r>
        <w:t>ssume that the research question is whether treatment for PDA is effective in reducing in-hospital mortality.</w:t>
      </w:r>
    </w:p>
    <w:p w14:paraId="2CF6F3FD" w14:textId="77777777" w:rsidR="00DE1F74" w:rsidRDefault="0003682A" w:rsidP="0003682A">
      <w:pPr>
        <w:pStyle w:val="ListParagraph"/>
        <w:numPr>
          <w:ilvl w:val="0"/>
          <w:numId w:val="14"/>
        </w:numPr>
      </w:pPr>
      <w:r>
        <w:t xml:space="preserve">Why not compare in-hospital mortality in babies treated for PDA with in-hospital mortality in babies </w:t>
      </w:r>
      <w:r w:rsidR="0096209E">
        <w:t xml:space="preserve">with PDA </w:t>
      </w:r>
      <w:r w:rsidR="0042505B">
        <w:t xml:space="preserve">who were </w:t>
      </w:r>
      <w:r>
        <w:t xml:space="preserve">not treated?  </w:t>
      </w:r>
      <w:r w:rsidR="0096209E">
        <w:t>[1]</w:t>
      </w:r>
      <w:r w:rsidR="0096209E">
        <w:br/>
      </w:r>
    </w:p>
    <w:p w14:paraId="46ED6E6F" w14:textId="2398A214" w:rsidR="00DE1F74" w:rsidRDefault="0096209E" w:rsidP="00DE1F74">
      <w:pPr>
        <w:pStyle w:val="ListParagraph"/>
      </w:pPr>
      <w:r>
        <w:rPr>
          <w:b/>
          <w:i/>
        </w:rPr>
        <w:t xml:space="preserve">  </w:t>
      </w:r>
      <w:r>
        <w:br/>
      </w:r>
    </w:p>
    <w:p w14:paraId="6A1C0154" w14:textId="5557551B" w:rsidR="0003682A" w:rsidRDefault="00355744" w:rsidP="00DE1F74">
      <w:pPr>
        <w:pStyle w:val="ListParagraph"/>
        <w:numPr>
          <w:ilvl w:val="0"/>
          <w:numId w:val="14"/>
        </w:numPr>
      </w:pPr>
      <w:r>
        <w:t xml:space="preserve">Would this comparison </w:t>
      </w:r>
      <w:r w:rsidR="0096209E">
        <w:t xml:space="preserve">be likely to </w:t>
      </w:r>
      <w:r>
        <w:t xml:space="preserve">make treatment for PDA look more or less effective than it really is? </w:t>
      </w:r>
      <w:r w:rsidR="00DE1F74">
        <w:t xml:space="preserve"> Explain </w:t>
      </w:r>
      <w:r>
        <w:t>[</w:t>
      </w:r>
      <w:r w:rsidR="0096209E">
        <w:t>1</w:t>
      </w:r>
      <w:r>
        <w:t>]</w:t>
      </w:r>
    </w:p>
    <w:p w14:paraId="1590CB5A" w14:textId="6ED5F8E9" w:rsidR="0003682A" w:rsidRDefault="0003682A" w:rsidP="0003682A">
      <w:pPr>
        <w:pStyle w:val="ListParagraph"/>
      </w:pPr>
    </w:p>
    <w:p w14:paraId="2F184305" w14:textId="50CFE3B1" w:rsidR="00355744" w:rsidRDefault="00355744" w:rsidP="0003682A">
      <w:pPr>
        <w:pStyle w:val="ListParagraph"/>
        <w:rPr>
          <w:b/>
          <w:i/>
        </w:rPr>
      </w:pPr>
    </w:p>
    <w:p w14:paraId="525EE513" w14:textId="28FDBAF3" w:rsidR="00355744" w:rsidRDefault="00355744" w:rsidP="00DE1F74">
      <w:pPr>
        <w:pStyle w:val="ListParagraph"/>
        <w:ind w:left="0"/>
      </w:pPr>
      <w:r>
        <w:t xml:space="preserve">Assume that whether a baby is screened by ultrasound for PDA is </w:t>
      </w:r>
      <w:r w:rsidR="0096209E">
        <w:t xml:space="preserve">not (independently) related </w:t>
      </w:r>
      <w:r>
        <w:t>to the likelihood of dying in the hospital.  For example, screening could depend on the location and practice of the neonatal unit in which the baby is born, the time of day, or whether the ultrasound machine or technician is available</w:t>
      </w:r>
      <w:r w:rsidR="00E856D0">
        <w:t>.</w:t>
      </w:r>
      <w:r>
        <w:t xml:space="preserve">  This makes screening a good instrumental variable.</w:t>
      </w:r>
    </w:p>
    <w:p w14:paraId="0F8B19A8" w14:textId="66640A56" w:rsidR="00355744" w:rsidRDefault="00355744" w:rsidP="00DE1F74">
      <w:pPr>
        <w:pStyle w:val="ListParagraph"/>
        <w:ind w:left="0"/>
      </w:pPr>
    </w:p>
    <w:p w14:paraId="26ED69F3" w14:textId="24872D5A" w:rsidR="00355744" w:rsidRDefault="00E856D0" w:rsidP="00DE1F74">
      <w:pPr>
        <w:pStyle w:val="ListParagraph"/>
        <w:ind w:left="0"/>
      </w:pPr>
      <w:r>
        <w:t xml:space="preserve">Screened </w:t>
      </w:r>
      <w:r w:rsidR="00355744">
        <w:t xml:space="preserve">babies were treated </w:t>
      </w:r>
      <w:r w:rsidR="00CC018A">
        <w:t>for PDA 55% of the time, whereas unscreened babies were treated for PDA 43% of the time.  Screened babies had in-hospital mortality of 14%, whereas unscreened babies had in-hospital mortality of 1</w:t>
      </w:r>
      <w:r>
        <w:t>8</w:t>
      </w:r>
      <w:r w:rsidR="00CC018A">
        <w:t>%</w:t>
      </w:r>
    </w:p>
    <w:p w14:paraId="5F2C57C1" w14:textId="432F7DBA" w:rsidR="00355744" w:rsidRDefault="00355744" w:rsidP="00355744">
      <w:pPr>
        <w:pStyle w:val="ListParagraph"/>
      </w:pPr>
    </w:p>
    <w:p w14:paraId="0FF710A8" w14:textId="318E9FC6" w:rsidR="00355744" w:rsidRDefault="00CC018A" w:rsidP="00355744">
      <w:pPr>
        <w:pStyle w:val="ListParagraph"/>
        <w:numPr>
          <w:ilvl w:val="0"/>
          <w:numId w:val="14"/>
        </w:numPr>
      </w:pPr>
      <w:r>
        <w:t xml:space="preserve">What was the absolute risk reduction associated with screening?  </w:t>
      </w:r>
      <w:r w:rsidR="00D27A30">
        <w:t>[1]</w:t>
      </w:r>
    </w:p>
    <w:p w14:paraId="479445D9" w14:textId="77777777" w:rsidR="00534873" w:rsidRDefault="00534873" w:rsidP="00534873">
      <w:pPr>
        <w:pStyle w:val="ListParagraph"/>
      </w:pPr>
    </w:p>
    <w:p w14:paraId="56E01A95" w14:textId="6BDF6BA3" w:rsidR="00FD45C8" w:rsidRDefault="00FD45C8" w:rsidP="00FD45C8">
      <w:pPr>
        <w:pStyle w:val="ListParagraph"/>
        <w:numPr>
          <w:ilvl w:val="0"/>
          <w:numId w:val="14"/>
        </w:numPr>
      </w:pPr>
      <w:r>
        <w:t>How many babies need to be screened to prevent on in-hospital death?</w:t>
      </w:r>
      <w:r w:rsidR="00D27A30">
        <w:t xml:space="preserve"> [1]</w:t>
      </w:r>
    </w:p>
    <w:p w14:paraId="1AF9CA9D" w14:textId="7BDE9B15" w:rsidR="00FD45C8" w:rsidRDefault="00FD45C8" w:rsidP="00FD45C8">
      <w:pPr>
        <w:ind w:left="720"/>
      </w:pPr>
    </w:p>
    <w:p w14:paraId="25F081B9" w14:textId="13E87CAC" w:rsidR="00FD45C8" w:rsidRDefault="00FD45C8" w:rsidP="00FD45C8">
      <w:pPr>
        <w:pStyle w:val="ListParagraph"/>
        <w:numPr>
          <w:ilvl w:val="0"/>
          <w:numId w:val="14"/>
        </w:numPr>
      </w:pPr>
      <w:r>
        <w:t>Assuming that the only effect of screening on in-hospital mortality is to make PDA treatment more likely, what is the absolute risk reduction associated with PDA treatment?</w:t>
      </w:r>
      <w:r w:rsidR="00D27A30">
        <w:t xml:space="preserve"> [1]</w:t>
      </w:r>
    </w:p>
    <w:p w14:paraId="4E410133" w14:textId="5A3BFED0" w:rsidR="00FD45C8" w:rsidRDefault="00FD45C8" w:rsidP="00FD45C8">
      <w:pPr>
        <w:pStyle w:val="ListParagraph"/>
        <w:numPr>
          <w:ilvl w:val="0"/>
          <w:numId w:val="14"/>
        </w:numPr>
      </w:pPr>
      <w:r>
        <w:lastRenderedPageBreak/>
        <w:t>Again assuming that the only effect of screening on in-hospital mortality is to make PDA treatment more likely, how many babies need to be treated for PDA to prevent one in-hospital death?</w:t>
      </w:r>
      <w:r w:rsidR="00D27A30">
        <w:t xml:space="preserve"> [1]</w:t>
      </w:r>
    </w:p>
    <w:p w14:paraId="4AAB578A" w14:textId="77777777" w:rsidR="00534873" w:rsidRDefault="00534873" w:rsidP="00534873">
      <w:pPr>
        <w:pStyle w:val="ListParagraph"/>
      </w:pPr>
    </w:p>
    <w:p w14:paraId="77B27E02" w14:textId="1E486449" w:rsidR="001A2961" w:rsidRPr="001C750C" w:rsidRDefault="00534873" w:rsidP="001C750C">
      <w:pPr>
        <w:pStyle w:val="ListParagraph"/>
        <w:numPr>
          <w:ilvl w:val="0"/>
          <w:numId w:val="14"/>
        </w:numPr>
        <w:rPr>
          <w:b/>
        </w:rPr>
      </w:pPr>
      <w:r>
        <w:t xml:space="preserve"> </w:t>
      </w:r>
      <w:r w:rsidR="001C750C">
        <w:t>(Extra Credit) To which subset of treated infants would that estimate apply? [+1]</w:t>
      </w:r>
    </w:p>
    <w:p w14:paraId="08602041" w14:textId="2A4A2B24" w:rsidR="001C750C" w:rsidRDefault="001C750C" w:rsidP="002A3A19">
      <w:pPr>
        <w:ind w:firstLine="720"/>
        <w:rPr>
          <w:i/>
          <w:color w:val="0000FF"/>
        </w:rPr>
      </w:pPr>
      <w:r w:rsidRPr="001B5B0F">
        <w:rPr>
          <w:i/>
          <w:color w:val="0000FF"/>
        </w:rPr>
        <w:t>. </w:t>
      </w:r>
      <w:r>
        <w:rPr>
          <w:i/>
          <w:color w:val="0000FF"/>
        </w:rPr>
        <w:t xml:space="preserve"> </w:t>
      </w:r>
    </w:p>
    <w:p w14:paraId="059256C3" w14:textId="2193E715" w:rsidR="001A2961" w:rsidRPr="001A2961" w:rsidRDefault="001A2961" w:rsidP="001A2961">
      <w:r>
        <w:t>The following parts of this question</w:t>
      </w:r>
      <w:r w:rsidR="00D27A30">
        <w:t xml:space="preserve"> involve</w:t>
      </w:r>
      <w:r>
        <w:t xml:space="preserve"> </w:t>
      </w:r>
      <w:r w:rsidR="00D27A30">
        <w:t xml:space="preserve">propensity scores, EBD-2 Chapter 9, pages 8-12.  </w:t>
      </w:r>
    </w:p>
    <w:p w14:paraId="07A20946" w14:textId="184662ED" w:rsidR="0003682A" w:rsidRDefault="009A183A" w:rsidP="00143E61">
      <w:pPr>
        <w:rPr>
          <w:color w:val="FF0000"/>
        </w:rPr>
      </w:pPr>
      <w:ins w:id="0" w:author="Michael A. Kohn" w:date="2018-11-19T14:41:00Z">
        <w:r>
          <w:t xml:space="preserve">Now, stop assuming that screening is independent of mortality risk.  Because it is possible that sicker babies are both more likely to be screened and more likely to die of PDA, </w:t>
        </w:r>
      </w:ins>
      <w:r w:rsidR="00D27A30">
        <w:t>Roze et al actually</w:t>
      </w:r>
      <w:r w:rsidR="0003682A">
        <w:t xml:space="preserve"> used propensity matching to compare outcomes among 605 infants who were screened and 605 infants who were not, matching on the propensity score for screening.</w:t>
      </w:r>
      <w:r w:rsidR="002A3A19">
        <w:t xml:space="preserve">  Note that, in this propensity score analysis, the </w:t>
      </w:r>
      <w:r w:rsidR="003023CB">
        <w:t>intervention is PDA screening – not PDA treatment.</w:t>
      </w:r>
    </w:p>
    <w:p w14:paraId="45A4E5D0" w14:textId="3A5BE812" w:rsidR="0003682A" w:rsidRPr="001C750C" w:rsidRDefault="0003682A" w:rsidP="001C750C">
      <w:pPr>
        <w:pStyle w:val="ListParagraph"/>
        <w:numPr>
          <w:ilvl w:val="0"/>
          <w:numId w:val="14"/>
        </w:numPr>
        <w:rPr>
          <w:color w:val="FF0000"/>
        </w:rPr>
      </w:pPr>
      <w:r w:rsidRPr="001C750C">
        <w:rPr>
          <w:color w:val="000000" w:themeColor="text1"/>
        </w:rPr>
        <w:t xml:space="preserve"> Many infants in both groups did not have a PDA diagnosed.  Should diagnosis of PDA have been included in the propensity score?  Why or why not? [2]</w:t>
      </w:r>
      <w:r w:rsidRPr="001C750C">
        <w:rPr>
          <w:color w:val="FF0000"/>
        </w:rPr>
        <w:br/>
      </w:r>
    </w:p>
    <w:p w14:paraId="47A912E0" w14:textId="7A65CE07" w:rsidR="0003682A" w:rsidRPr="001D74F3" w:rsidRDefault="0003682A" w:rsidP="0003682A">
      <w:pPr>
        <w:rPr>
          <w:i/>
          <w:color w:val="0000FF"/>
        </w:rPr>
      </w:pPr>
    </w:p>
    <w:p w14:paraId="3C460579" w14:textId="35B5BC57" w:rsidR="0003682A" w:rsidRDefault="0003682A" w:rsidP="00143E61">
      <w:pPr>
        <w:pStyle w:val="ListParagraph"/>
        <w:numPr>
          <w:ilvl w:val="0"/>
          <w:numId w:val="14"/>
        </w:numPr>
      </w:pPr>
      <w:r>
        <w:t xml:space="preserve">  Before matching the exposed infants (those who were screened) had higher propensity scores than the unexposed infants.  Why would that be the case?  [2]</w:t>
      </w:r>
      <w:r>
        <w:br/>
      </w:r>
    </w:p>
    <w:p w14:paraId="5751DBB9" w14:textId="4DADEECF" w:rsidR="001E4264" w:rsidRDefault="00A20E32" w:rsidP="0003682A">
      <w:pPr>
        <w:rPr>
          <w:i/>
          <w:color w:val="0000FF"/>
        </w:rPr>
      </w:pPr>
      <w:ins w:id="1" w:author="Michael A. Kohn" w:date="2018-11-19T15:04:00Z">
        <w:r>
          <w:rPr>
            <w:i/>
            <w:color w:val="0000FF"/>
          </w:rPr>
          <w:t>‘</w:t>
        </w:r>
      </w:ins>
    </w:p>
    <w:p w14:paraId="19B0DE1C" w14:textId="23785A0F" w:rsidR="00453DDF" w:rsidRDefault="00453DDF" w:rsidP="00453DDF">
      <w:pPr>
        <w:rPr>
          <w:rFonts w:ascii="Arial" w:hAnsi="Arial" w:cs="Arial"/>
          <w:b/>
        </w:rPr>
      </w:pPr>
      <w:r>
        <w:rPr>
          <w:rFonts w:ascii="Arial" w:hAnsi="Arial" w:cs="Arial"/>
          <w:b/>
        </w:rPr>
        <w:t>2. Pneumococcal mortality (Ch.09.08A)</w:t>
      </w:r>
      <w:r w:rsidR="00DE1EDF">
        <w:rPr>
          <w:rFonts w:ascii="Arial" w:hAnsi="Arial" w:cs="Arial"/>
          <w:b/>
        </w:rPr>
        <w:t xml:space="preserve"> [4 points]</w:t>
      </w:r>
      <w:r>
        <w:rPr>
          <w:rFonts w:ascii="Arial" w:hAnsi="Arial" w:cs="Arial"/>
          <w:b/>
        </w:rPr>
        <w:br/>
      </w:r>
    </w:p>
    <w:p w14:paraId="31459B3C" w14:textId="77777777" w:rsidR="00453DDF" w:rsidRDefault="00453DDF" w:rsidP="00453DDF">
      <w:pPr>
        <w:rPr>
          <w:rFonts w:ascii="Arial" w:hAnsi="Arial" w:cs="Arial"/>
        </w:rPr>
      </w:pPr>
      <w:r>
        <w:rPr>
          <w:rFonts w:ascii="Arial" w:hAnsi="Arial" w:cs="Arial"/>
        </w:rPr>
        <w:t>The incidence of serious</w:t>
      </w:r>
      <w:r w:rsidRPr="00FB7A48">
        <w:rPr>
          <w:rFonts w:ascii="Arial" w:hAnsi="Arial" w:cs="Arial"/>
        </w:rPr>
        <w:t xml:space="preserve"> pneumococcal disease in the elderly </w:t>
      </w:r>
      <w:r>
        <w:rPr>
          <w:rFonts w:ascii="Arial" w:hAnsi="Arial" w:cs="Arial"/>
        </w:rPr>
        <w:t xml:space="preserve">(in at least some places) </w:t>
      </w:r>
      <w:r w:rsidRPr="00FB7A48">
        <w:rPr>
          <w:rFonts w:ascii="Arial" w:hAnsi="Arial" w:cs="Arial"/>
        </w:rPr>
        <w:t xml:space="preserve">declined </w:t>
      </w:r>
      <w:r>
        <w:rPr>
          <w:rFonts w:ascii="Arial" w:hAnsi="Arial" w:cs="Arial"/>
        </w:rPr>
        <w:t>beginning around the time of</w:t>
      </w:r>
      <w:r w:rsidRPr="00FB7A48">
        <w:rPr>
          <w:rFonts w:ascii="Arial" w:hAnsi="Arial" w:cs="Arial"/>
        </w:rPr>
        <w:t xml:space="preserve"> widespread vaccination of children with conjugate pneumo</w:t>
      </w:r>
      <w:r>
        <w:rPr>
          <w:rFonts w:ascii="Arial" w:hAnsi="Arial" w:cs="Arial"/>
        </w:rPr>
        <w:t>coccal vaccine. You</w:t>
      </w:r>
      <w:r w:rsidRPr="00FB7A48">
        <w:rPr>
          <w:rFonts w:ascii="Arial" w:hAnsi="Arial" w:cs="Arial"/>
        </w:rPr>
        <w:t xml:space="preserve"> want to make a case that Medi-Care</w:t>
      </w:r>
      <w:r>
        <w:rPr>
          <w:rFonts w:ascii="Arial" w:hAnsi="Arial" w:cs="Arial"/>
        </w:rPr>
        <w:t xml:space="preserve"> (the program that pays for care for those over 65 years in the US)</w:t>
      </w:r>
      <w:r w:rsidRPr="00FB7A48">
        <w:rPr>
          <w:rFonts w:ascii="Arial" w:hAnsi="Arial" w:cs="Arial"/>
        </w:rPr>
        <w:t xml:space="preserve"> should therefore pay </w:t>
      </w:r>
      <w:r>
        <w:rPr>
          <w:rFonts w:ascii="Arial" w:hAnsi="Arial" w:cs="Arial"/>
        </w:rPr>
        <w:t xml:space="preserve">for that vaccine for children. </w:t>
      </w:r>
      <w:r w:rsidRPr="00FB7A48">
        <w:rPr>
          <w:rFonts w:ascii="Arial" w:hAnsi="Arial" w:cs="Arial"/>
        </w:rPr>
        <w:t xml:space="preserve">However, </w:t>
      </w:r>
      <w:r>
        <w:rPr>
          <w:rFonts w:ascii="Arial" w:hAnsi="Arial" w:cs="Arial"/>
        </w:rPr>
        <w:t>some key stakeholders are</w:t>
      </w:r>
      <w:r w:rsidRPr="00FB7A48">
        <w:rPr>
          <w:rFonts w:ascii="Arial" w:hAnsi="Arial" w:cs="Arial"/>
        </w:rPr>
        <w:t xml:space="preserve"> unconvinced that there is a causal relationship between vaccinating children</w:t>
      </w:r>
      <w:r>
        <w:rPr>
          <w:rFonts w:ascii="Arial" w:hAnsi="Arial" w:cs="Arial"/>
        </w:rPr>
        <w:t xml:space="preserve"> with pneumococcal vaccine</w:t>
      </w:r>
      <w:r w:rsidRPr="00FB7A48">
        <w:rPr>
          <w:rFonts w:ascii="Arial" w:hAnsi="Arial" w:cs="Arial"/>
        </w:rPr>
        <w:t xml:space="preserve"> and decreased </w:t>
      </w:r>
      <w:r>
        <w:rPr>
          <w:rFonts w:ascii="Arial" w:hAnsi="Arial" w:cs="Arial"/>
        </w:rPr>
        <w:t>pneumococcal disease</w:t>
      </w:r>
      <w:r w:rsidRPr="00FB7A48">
        <w:rPr>
          <w:rFonts w:ascii="Arial" w:hAnsi="Arial" w:cs="Arial"/>
        </w:rPr>
        <w:t xml:space="preserve"> in adults.</w:t>
      </w:r>
    </w:p>
    <w:p w14:paraId="6598C977" w14:textId="2E9DED76" w:rsidR="00453DDF" w:rsidRDefault="00453DDF" w:rsidP="00453DDF">
      <w:pPr>
        <w:rPr>
          <w:rFonts w:ascii="Arial" w:hAnsi="Arial" w:cs="Arial"/>
        </w:rPr>
      </w:pPr>
      <w:r>
        <w:rPr>
          <w:rFonts w:ascii="Arial" w:hAnsi="Arial" w:cs="Arial"/>
        </w:rPr>
        <w:t xml:space="preserve">a. </w:t>
      </w:r>
      <w:r w:rsidRPr="00FB7A48">
        <w:rPr>
          <w:rFonts w:ascii="Arial" w:hAnsi="Arial" w:cs="Arial"/>
        </w:rPr>
        <w:t xml:space="preserve">There are </w:t>
      </w:r>
      <w:r>
        <w:rPr>
          <w:rFonts w:ascii="Arial" w:hAnsi="Arial" w:cs="Arial"/>
        </w:rPr>
        <w:t xml:space="preserve">many </w:t>
      </w:r>
      <w:r w:rsidRPr="00FB7A48">
        <w:rPr>
          <w:rFonts w:ascii="Arial" w:hAnsi="Arial" w:cs="Arial"/>
        </w:rPr>
        <w:t xml:space="preserve">serotypes of pneumococcus </w:t>
      </w:r>
      <w:r>
        <w:rPr>
          <w:rFonts w:ascii="Arial" w:hAnsi="Arial" w:cs="Arial"/>
        </w:rPr>
        <w:t xml:space="preserve">that are not included in the vaccines. </w:t>
      </w:r>
      <w:r w:rsidRPr="00FB7A48">
        <w:rPr>
          <w:rFonts w:ascii="Arial" w:hAnsi="Arial" w:cs="Arial"/>
        </w:rPr>
        <w:t>How could you use this information to make your case for causality stronger?</w:t>
      </w:r>
      <w:r>
        <w:rPr>
          <w:rFonts w:ascii="Arial" w:hAnsi="Arial" w:cs="Arial"/>
        </w:rPr>
        <w:t xml:space="preserve"> [2]</w:t>
      </w:r>
    </w:p>
    <w:p w14:paraId="7BAB98B6" w14:textId="77777777" w:rsidR="00534873" w:rsidRDefault="00534873" w:rsidP="00453DDF">
      <w:pPr>
        <w:rPr>
          <w:rFonts w:ascii="Arial" w:hAnsi="Arial" w:cs="Arial"/>
        </w:rPr>
      </w:pPr>
    </w:p>
    <w:p w14:paraId="0ACF3DA5" w14:textId="2E6E5219" w:rsidR="00453DDF" w:rsidRDefault="00453DDF" w:rsidP="00453DDF">
      <w:pPr>
        <w:tabs>
          <w:tab w:val="left" w:pos="0"/>
        </w:tabs>
        <w:spacing w:after="240"/>
        <w:ind w:hanging="720"/>
        <w:rPr>
          <w:rFonts w:ascii="Arial" w:hAnsi="Arial" w:cs="Arial"/>
          <w:b/>
          <w:vertAlign w:val="superscript"/>
        </w:rPr>
      </w:pPr>
      <w:r>
        <w:rPr>
          <w:rFonts w:ascii="Arial" w:hAnsi="Arial" w:cs="Arial"/>
          <w:b/>
          <w:vertAlign w:val="superscript"/>
        </w:rPr>
        <w:tab/>
      </w:r>
      <w:r>
        <w:rPr>
          <w:rFonts w:ascii="Arial" w:hAnsi="Arial" w:cs="Arial"/>
        </w:rPr>
        <w:t>b.</w:t>
      </w:r>
      <w:r w:rsidRPr="00FB7A48">
        <w:rPr>
          <w:rFonts w:ascii="Arial" w:hAnsi="Arial" w:cs="Arial"/>
        </w:rPr>
        <w:t xml:space="preserve"> If there are geographical differences in the date and rate of introducing </w:t>
      </w:r>
      <w:r>
        <w:rPr>
          <w:rFonts w:ascii="Arial" w:hAnsi="Arial" w:cs="Arial"/>
        </w:rPr>
        <w:t>pneumococcal vaccines</w:t>
      </w:r>
      <w:r w:rsidRPr="00FB7A48">
        <w:rPr>
          <w:rFonts w:ascii="Arial" w:hAnsi="Arial" w:cs="Arial"/>
        </w:rPr>
        <w:t xml:space="preserve"> in children, how could you use this to further your argument for causality?</w:t>
      </w:r>
      <w:r>
        <w:rPr>
          <w:rFonts w:ascii="Arial" w:hAnsi="Arial" w:cs="Arial"/>
        </w:rPr>
        <w:t xml:space="preserve"> [2]</w:t>
      </w:r>
    </w:p>
    <w:p w14:paraId="074CC568" w14:textId="61445749" w:rsidR="00453DDF" w:rsidRDefault="00453DDF" w:rsidP="00534873">
      <w:pPr>
        <w:tabs>
          <w:tab w:val="left" w:pos="0"/>
        </w:tabs>
        <w:spacing w:after="240"/>
        <w:ind w:hanging="720"/>
      </w:pPr>
      <w:r>
        <w:rPr>
          <w:rFonts w:ascii="Arial" w:hAnsi="Arial" w:cs="Arial"/>
          <w:b/>
          <w:vertAlign w:val="superscript"/>
        </w:rPr>
        <w:tab/>
      </w:r>
    </w:p>
    <w:p w14:paraId="6E3A3269" w14:textId="77777777" w:rsidR="00C162EC" w:rsidRDefault="00C162EC">
      <w:pPr>
        <w:rPr>
          <w:rFonts w:ascii="Times New Roman" w:eastAsia="MS ??" w:hAnsi="Times New Roman" w:cs="Times New Roman"/>
          <w:b/>
          <w:sz w:val="24"/>
          <w:szCs w:val="24"/>
          <w:lang w:val="en-CA"/>
        </w:rPr>
      </w:pPr>
      <w:r>
        <w:rPr>
          <w:rFonts w:ascii="Times New Roman" w:hAnsi="Times New Roman"/>
          <w:b/>
          <w:sz w:val="24"/>
          <w:szCs w:val="24"/>
        </w:rPr>
        <w:br w:type="page"/>
      </w:r>
      <w:bookmarkStart w:id="2" w:name="_GoBack"/>
      <w:bookmarkEnd w:id="2"/>
    </w:p>
    <w:p w14:paraId="19013FC8" w14:textId="6C467002" w:rsidR="00453DDF" w:rsidRPr="00377900" w:rsidRDefault="00C162EC" w:rsidP="00453DDF">
      <w:pPr>
        <w:pStyle w:val="NoSpacing"/>
        <w:rPr>
          <w:rFonts w:ascii="Times New Roman" w:hAnsi="Times New Roman"/>
          <w:b/>
          <w:sz w:val="24"/>
          <w:szCs w:val="24"/>
        </w:rPr>
      </w:pPr>
      <w:r>
        <w:rPr>
          <w:rFonts w:ascii="Times New Roman" w:hAnsi="Times New Roman"/>
          <w:b/>
          <w:sz w:val="24"/>
          <w:szCs w:val="24"/>
        </w:rPr>
        <w:lastRenderedPageBreak/>
        <w:t xml:space="preserve">3. </w:t>
      </w:r>
      <w:r w:rsidR="00453DDF" w:rsidRPr="00377900">
        <w:rPr>
          <w:rFonts w:ascii="Times New Roman" w:hAnsi="Times New Roman"/>
          <w:b/>
          <w:sz w:val="24"/>
          <w:szCs w:val="24"/>
        </w:rPr>
        <w:t xml:space="preserve">Epidural analgesia and C-section rates (adapted from a problem by Susan Lee). </w:t>
      </w:r>
      <w:r>
        <w:rPr>
          <w:rFonts w:ascii="Times New Roman" w:hAnsi="Times New Roman"/>
          <w:b/>
          <w:sz w:val="24"/>
          <w:szCs w:val="24"/>
        </w:rPr>
        <w:t>(Ch11</w:t>
      </w:r>
      <w:r w:rsidRPr="00377900">
        <w:rPr>
          <w:rFonts w:ascii="Times New Roman" w:hAnsi="Times New Roman"/>
          <w:b/>
          <w:sz w:val="24"/>
          <w:szCs w:val="24"/>
        </w:rPr>
        <w:t>.12.A</w:t>
      </w:r>
      <w:r>
        <w:rPr>
          <w:rFonts w:ascii="Times New Roman" w:hAnsi="Times New Roman"/>
          <w:b/>
          <w:sz w:val="24"/>
          <w:szCs w:val="24"/>
        </w:rPr>
        <w:t>)</w:t>
      </w:r>
      <w:r w:rsidR="00DE1EDF">
        <w:rPr>
          <w:rFonts w:ascii="Times New Roman" w:hAnsi="Times New Roman"/>
          <w:b/>
          <w:sz w:val="24"/>
          <w:szCs w:val="24"/>
        </w:rPr>
        <w:t>. [10 points]</w:t>
      </w:r>
      <w:r w:rsidR="00453DDF" w:rsidRPr="00377900">
        <w:rPr>
          <w:rFonts w:ascii="Times New Roman" w:hAnsi="Times New Roman"/>
          <w:b/>
          <w:sz w:val="24"/>
          <w:szCs w:val="24"/>
        </w:rPr>
        <w:br/>
      </w:r>
    </w:p>
    <w:p w14:paraId="5FF88CE2"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 xml:space="preserve">The effect of epidural analgesia on the progress of labor has generated considerable controversy.  Previous observational studies have found that women who receive epidurals for labor analgesia have longer </w:t>
      </w:r>
      <w:r w:rsidRPr="00377900">
        <w:rPr>
          <w:rFonts w:ascii="Times New Roman" w:hAnsi="Times New Roman"/>
          <w:sz w:val="24"/>
          <w:szCs w:val="24"/>
          <w:lang w:val="en-US"/>
        </w:rPr>
        <w:t>labors</w:t>
      </w:r>
      <w:r w:rsidRPr="00377900">
        <w:rPr>
          <w:rFonts w:ascii="Times New Roman" w:hAnsi="Times New Roman"/>
          <w:sz w:val="24"/>
          <w:szCs w:val="24"/>
        </w:rPr>
        <w:t xml:space="preserve"> and higher rates of caesarean sections than women that do not receive epidurals.</w:t>
      </w:r>
    </w:p>
    <w:p w14:paraId="5D41A0E7" w14:textId="77777777" w:rsidR="00453DDF" w:rsidRPr="00377900" w:rsidRDefault="00453DDF" w:rsidP="00453DDF">
      <w:pPr>
        <w:pStyle w:val="NoSpacing"/>
        <w:rPr>
          <w:rFonts w:ascii="Times New Roman" w:hAnsi="Times New Roman"/>
          <w:sz w:val="24"/>
          <w:szCs w:val="24"/>
        </w:rPr>
      </w:pPr>
    </w:p>
    <w:p w14:paraId="39C69FDA"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Zhang et al.</w:t>
      </w:r>
      <w:r w:rsidRPr="00377900">
        <w:rPr>
          <w:rStyle w:val="FootnoteReference"/>
          <w:rFonts w:ascii="Times New Roman" w:hAnsi="Times New Roman"/>
          <w:sz w:val="24"/>
          <w:szCs w:val="24"/>
        </w:rPr>
        <w:footnoteReference w:id="1"/>
      </w:r>
      <w:r w:rsidRPr="00377900">
        <w:rPr>
          <w:rFonts w:ascii="Times New Roman" w:hAnsi="Times New Roman"/>
          <w:sz w:val="24"/>
          <w:szCs w:val="24"/>
        </w:rPr>
        <w:t xml:space="preserve"> took advantage of a policy change in 1993 within the US Department of Defense requiring the availability of on-demand labor epidural analgesia in military centers to study this concern at the Tripler Army Medical Center.  Prior to this policy change, epidural rates for labor analgesia were &lt; 1%.  After implementation of the new policy, the epidural rate climbed to &gt; 70% within one year, levelling off at</w:t>
      </w:r>
      <w:r>
        <w:rPr>
          <w:rFonts w:ascii="Times New Roman" w:hAnsi="Times New Roman"/>
          <w:sz w:val="24"/>
          <w:szCs w:val="24"/>
        </w:rPr>
        <w:t xml:space="preserve"> ~70% </w:t>
      </w:r>
      <w:r w:rsidRPr="00377900">
        <w:rPr>
          <w:rFonts w:ascii="Times New Roman" w:hAnsi="Times New Roman"/>
          <w:sz w:val="24"/>
          <w:szCs w:val="24"/>
        </w:rPr>
        <w:t>by 1995.  They found no difference in C-section delivery rates in women with delivery in the year prior to policy change (1993) compared with delivery in 1995</w:t>
      </w:r>
      <w:r>
        <w:rPr>
          <w:rFonts w:ascii="Times New Roman" w:hAnsi="Times New Roman"/>
          <w:sz w:val="24"/>
          <w:szCs w:val="24"/>
        </w:rPr>
        <w:t>-6</w:t>
      </w:r>
      <w:r w:rsidRPr="00377900">
        <w:rPr>
          <w:rFonts w:ascii="Times New Roman" w:hAnsi="Times New Roman"/>
          <w:sz w:val="24"/>
          <w:szCs w:val="24"/>
        </w:rPr>
        <w:t xml:space="preserve"> (after the policy change), as shown in figure 1.  </w:t>
      </w:r>
    </w:p>
    <w:p w14:paraId="13EF312F" w14:textId="77777777" w:rsidR="00453DDF" w:rsidRPr="00377900" w:rsidRDefault="00453DDF" w:rsidP="00453DDF">
      <w:pPr>
        <w:pStyle w:val="NoSpacing"/>
        <w:rPr>
          <w:rFonts w:ascii="Times New Roman" w:hAnsi="Times New Roman"/>
          <w:sz w:val="24"/>
          <w:szCs w:val="24"/>
        </w:rPr>
      </w:pPr>
    </w:p>
    <w:p w14:paraId="5A3E9A62"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noProof/>
          <w:sz w:val="24"/>
          <w:szCs w:val="24"/>
          <w:lang w:val="en-US"/>
        </w:rPr>
        <w:drawing>
          <wp:inline distT="0" distB="0" distL="0" distR="0" wp14:anchorId="50065F83" wp14:editId="1F8AFA3C">
            <wp:extent cx="5427345" cy="3471545"/>
            <wp:effectExtent l="0" t="0" r="8255" b="8255"/>
            <wp:docPr id="3" name="Picture 0" descr="Description: Description: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escription: fig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7345" cy="3471545"/>
                    </a:xfrm>
                    <a:prstGeom prst="rect">
                      <a:avLst/>
                    </a:prstGeom>
                    <a:noFill/>
                    <a:ln>
                      <a:noFill/>
                    </a:ln>
                  </pic:spPr>
                </pic:pic>
              </a:graphicData>
            </a:graphic>
          </wp:inline>
        </w:drawing>
      </w:r>
    </w:p>
    <w:p w14:paraId="2EB5984A" w14:textId="093A45EC"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 xml:space="preserve">a)  We can think of this study as using an instrumental variable to study the effect of a treatment on an outcome. What are the treatment, the instrumental variable and the outcome variable for this study? </w:t>
      </w:r>
      <w:r w:rsidR="00DE1EDF">
        <w:rPr>
          <w:rFonts w:ascii="Times New Roman" w:hAnsi="Times New Roman"/>
          <w:sz w:val="24"/>
          <w:szCs w:val="24"/>
        </w:rPr>
        <w:t>[3]</w:t>
      </w:r>
    </w:p>
    <w:p w14:paraId="07A01DF0" w14:textId="77777777" w:rsidR="00453DDF" w:rsidRPr="00377900" w:rsidRDefault="00453DDF" w:rsidP="00453DDF">
      <w:pPr>
        <w:pStyle w:val="NoSpacing"/>
        <w:rPr>
          <w:rFonts w:ascii="Times New Roman" w:hAnsi="Times New Roman"/>
          <w:sz w:val="24"/>
          <w:szCs w:val="24"/>
        </w:rPr>
      </w:pPr>
    </w:p>
    <w:p w14:paraId="08108AE0" w14:textId="77777777" w:rsidR="00453DDF" w:rsidRPr="00377900" w:rsidRDefault="00453DDF" w:rsidP="00453DDF">
      <w:pPr>
        <w:pStyle w:val="NoSpacing"/>
        <w:rPr>
          <w:rFonts w:ascii="Times New Roman" w:hAnsi="Times New Roman"/>
          <w:sz w:val="24"/>
          <w:szCs w:val="24"/>
        </w:rPr>
      </w:pPr>
    </w:p>
    <w:p w14:paraId="7DAC7203" w14:textId="7618A202"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b)  In order for an instrumental variable to be used to estimate the effect of a treatment, what assumption is required about its relation to the outcome?</w:t>
      </w:r>
      <w:r w:rsidR="00DE1EDF">
        <w:rPr>
          <w:rFonts w:ascii="Times New Roman" w:hAnsi="Times New Roman"/>
          <w:sz w:val="24"/>
          <w:szCs w:val="24"/>
        </w:rPr>
        <w:t xml:space="preserve"> [1]</w:t>
      </w:r>
    </w:p>
    <w:p w14:paraId="5B9ED799" w14:textId="77777777" w:rsidR="00453DDF" w:rsidRPr="00377900" w:rsidRDefault="00453DDF" w:rsidP="00453DDF">
      <w:pPr>
        <w:pStyle w:val="NoSpacing"/>
        <w:rPr>
          <w:rFonts w:ascii="Times New Roman" w:hAnsi="Times New Roman"/>
          <w:sz w:val="24"/>
          <w:szCs w:val="24"/>
        </w:rPr>
      </w:pPr>
    </w:p>
    <w:p w14:paraId="64011BF0" w14:textId="37019FB4"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lastRenderedPageBreak/>
        <w:t>c) Suppose a nearby hospital with 5,000 deliveries a year has had a stable epidural rate of 50% for the last 5 years.  Why not take advantage of its large sample size and estimate the effect of epidural analgesia on C-section rates by comparing C-section rates among all the women that did vs. did not receive epidural analgesia for labor at this other site?</w:t>
      </w:r>
      <w:r w:rsidR="00DE1EDF">
        <w:rPr>
          <w:rFonts w:ascii="Times New Roman" w:hAnsi="Times New Roman"/>
          <w:sz w:val="24"/>
          <w:szCs w:val="24"/>
        </w:rPr>
        <w:t xml:space="preserve"> [2]</w:t>
      </w:r>
    </w:p>
    <w:p w14:paraId="1999C0B3" w14:textId="77777777" w:rsidR="00453DDF" w:rsidRPr="00377900" w:rsidRDefault="00453DDF" w:rsidP="00453DDF">
      <w:pPr>
        <w:pStyle w:val="NoSpacing"/>
        <w:rPr>
          <w:rFonts w:ascii="Times New Roman" w:hAnsi="Times New Roman"/>
          <w:sz w:val="24"/>
          <w:szCs w:val="24"/>
        </w:rPr>
      </w:pPr>
    </w:p>
    <w:p w14:paraId="32BDB5B3" w14:textId="77777777" w:rsidR="00453DDF" w:rsidRPr="00377900" w:rsidRDefault="00453DDF" w:rsidP="00453DDF">
      <w:pPr>
        <w:pStyle w:val="NoSpacing"/>
        <w:rPr>
          <w:rFonts w:ascii="Times New Roman" w:hAnsi="Times New Roman"/>
          <w:sz w:val="24"/>
          <w:szCs w:val="24"/>
        </w:rPr>
      </w:pPr>
    </w:p>
    <w:p w14:paraId="32F06C25" w14:textId="77777777" w:rsidR="00453DDF" w:rsidRPr="00377900" w:rsidRDefault="00453DDF" w:rsidP="00453DDF">
      <w:r w:rsidRPr="00377900">
        <w:t>d)  The observed rates of C-section were 14.4% of 507 deliveries before and 12.1% of 581 deliveries after the policy change.  Although not provided by the authors, this is an absolute risk reduction of 2.35%, with a 95% CI of (-1.7% to 6.4%).   For each of the following statements about this risk difference and 95% CI</w:t>
      </w:r>
      <w:r w:rsidRPr="00377900">
        <w:rPr>
          <w:b/>
        </w:rPr>
        <w:t xml:space="preserve">, read the statement carefully, </w:t>
      </w:r>
      <w:r w:rsidRPr="00377900">
        <w:t xml:space="preserve">indicate whether it is true or false </w:t>
      </w:r>
      <w:r w:rsidRPr="00377900">
        <w:rPr>
          <w:b/>
        </w:rPr>
        <w:t>and explain</w:t>
      </w:r>
      <w:r w:rsidRPr="00377900">
        <w:t>.</w:t>
      </w:r>
    </w:p>
    <w:p w14:paraId="4C71924B" w14:textId="77777777"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br/>
      </w:r>
    </w:p>
    <w:p w14:paraId="3C0632B2" w14:textId="15D587C1"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 xml:space="preserve">i.  The difference does not appear to be statistically significant at the </w:t>
      </w:r>
      <w:r w:rsidRPr="00377900">
        <w:rPr>
          <w:rFonts w:ascii="Times New Roman" w:hAnsi="Times New Roman"/>
          <w:sz w:val="24"/>
          <w:szCs w:val="24"/>
        </w:rPr>
        <w:sym w:font="Symbol" w:char="F061"/>
      </w:r>
      <w:r w:rsidRPr="00377900">
        <w:rPr>
          <w:rFonts w:ascii="Times New Roman" w:hAnsi="Times New Roman"/>
          <w:sz w:val="24"/>
          <w:szCs w:val="24"/>
        </w:rPr>
        <w:t xml:space="preserve"> =0.05 level.</w:t>
      </w:r>
      <w:r w:rsidR="00DE1EDF">
        <w:rPr>
          <w:rFonts w:ascii="Times New Roman" w:hAnsi="Times New Roman"/>
          <w:sz w:val="24"/>
          <w:szCs w:val="24"/>
        </w:rPr>
        <w:t xml:space="preserve"> [1]</w:t>
      </w:r>
      <w:r w:rsidRPr="00377900">
        <w:rPr>
          <w:rFonts w:ascii="Times New Roman" w:hAnsi="Times New Roman"/>
          <w:sz w:val="24"/>
          <w:szCs w:val="24"/>
        </w:rPr>
        <w:br/>
      </w:r>
      <w:r w:rsidRPr="00377900">
        <w:rPr>
          <w:rFonts w:ascii="Times New Roman" w:hAnsi="Times New Roman"/>
          <w:sz w:val="24"/>
          <w:szCs w:val="24"/>
        </w:rPr>
        <w:br/>
      </w:r>
    </w:p>
    <w:p w14:paraId="54D39C46" w14:textId="3BC5B0BC"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ii.  The 95% CI means that if we could repeat this study many times, we would expect the observed risk difference to fall in this interval about 95% of the time.</w:t>
      </w:r>
      <w:r w:rsidR="00DE1EDF">
        <w:rPr>
          <w:rFonts w:ascii="Times New Roman" w:hAnsi="Times New Roman"/>
          <w:sz w:val="24"/>
          <w:szCs w:val="24"/>
        </w:rPr>
        <w:t xml:space="preserve"> [1]</w:t>
      </w:r>
      <w:r w:rsidRPr="00377900">
        <w:rPr>
          <w:rFonts w:ascii="Times New Roman" w:hAnsi="Times New Roman"/>
          <w:sz w:val="24"/>
          <w:szCs w:val="24"/>
        </w:rPr>
        <w:br/>
      </w:r>
    </w:p>
    <w:p w14:paraId="551EF974" w14:textId="68838D1A"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tab/>
        <w:t>iii.  The range of changes in C-section rates consistent with this study is between a 1.7% decrease and a 6.4% increase after the policy was implemented.</w:t>
      </w:r>
      <w:r w:rsidR="00DE1EDF">
        <w:rPr>
          <w:rFonts w:ascii="Times New Roman" w:hAnsi="Times New Roman"/>
          <w:sz w:val="24"/>
          <w:szCs w:val="24"/>
        </w:rPr>
        <w:t xml:space="preserve"> [1]</w:t>
      </w:r>
    </w:p>
    <w:p w14:paraId="78282962" w14:textId="2B36392E" w:rsidR="00453DDF" w:rsidRPr="00377900" w:rsidRDefault="00453DDF" w:rsidP="00453DDF">
      <w:pPr>
        <w:pStyle w:val="NoSpacing"/>
        <w:rPr>
          <w:rFonts w:ascii="Times New Roman" w:hAnsi="Times New Roman"/>
          <w:sz w:val="24"/>
          <w:szCs w:val="24"/>
        </w:rPr>
      </w:pPr>
      <w:r w:rsidRPr="00377900">
        <w:rPr>
          <w:rFonts w:ascii="Times New Roman" w:hAnsi="Times New Roman"/>
          <w:sz w:val="24"/>
          <w:szCs w:val="24"/>
        </w:rPr>
        <w:br/>
      </w:r>
      <w:r w:rsidRPr="00377900">
        <w:rPr>
          <w:rFonts w:ascii="Times New Roman" w:hAnsi="Times New Roman"/>
          <w:sz w:val="24"/>
          <w:szCs w:val="24"/>
        </w:rPr>
        <w:tab/>
        <w:t xml:space="preserve">iv.  The </w:t>
      </w:r>
      <w:r>
        <w:rPr>
          <w:rFonts w:ascii="Times New Roman" w:hAnsi="Times New Roman"/>
          <w:sz w:val="24"/>
          <w:szCs w:val="24"/>
        </w:rPr>
        <w:t xml:space="preserve">observed </w:t>
      </w:r>
      <w:r w:rsidRPr="00377900">
        <w:rPr>
          <w:rFonts w:ascii="Times New Roman" w:hAnsi="Times New Roman"/>
          <w:sz w:val="24"/>
          <w:szCs w:val="24"/>
        </w:rPr>
        <w:t xml:space="preserve">effect of </w:t>
      </w:r>
      <w:r w:rsidRPr="00377900">
        <w:rPr>
          <w:rFonts w:ascii="Times New Roman" w:hAnsi="Times New Roman"/>
          <w:b/>
          <w:sz w:val="24"/>
          <w:szCs w:val="24"/>
        </w:rPr>
        <w:t>epidural analgesia</w:t>
      </w:r>
      <w:r w:rsidRPr="00377900">
        <w:rPr>
          <w:rFonts w:ascii="Times New Roman" w:hAnsi="Times New Roman"/>
          <w:sz w:val="24"/>
          <w:szCs w:val="24"/>
        </w:rPr>
        <w:t xml:space="preserve"> on the </w:t>
      </w:r>
      <w:r>
        <w:rPr>
          <w:rFonts w:ascii="Times New Roman" w:hAnsi="Times New Roman"/>
          <w:sz w:val="24"/>
          <w:szCs w:val="24"/>
        </w:rPr>
        <w:t xml:space="preserve">proportion of women receiving C-sections </w:t>
      </w:r>
      <w:r w:rsidRPr="00377900">
        <w:rPr>
          <w:rFonts w:ascii="Times New Roman" w:hAnsi="Times New Roman"/>
          <w:sz w:val="24"/>
          <w:szCs w:val="24"/>
        </w:rPr>
        <w:t xml:space="preserve">in this study was a 2.35% decrease (95% CI from a 6.4% decrease to a 1.7% increase). </w:t>
      </w:r>
      <w:r w:rsidR="00DE1EDF">
        <w:rPr>
          <w:rFonts w:ascii="Times New Roman" w:hAnsi="Times New Roman"/>
          <w:sz w:val="24"/>
          <w:szCs w:val="24"/>
        </w:rPr>
        <w:t xml:space="preserve"> [1]</w:t>
      </w:r>
    </w:p>
    <w:p w14:paraId="230D4B16" w14:textId="5A3C513B" w:rsidR="00453DDF" w:rsidRPr="00377900" w:rsidRDefault="00453DDF" w:rsidP="00DE1EDF">
      <w:pPr>
        <w:pStyle w:val="NoSpacing"/>
      </w:pPr>
      <w:r w:rsidRPr="00377900">
        <w:rPr>
          <w:rFonts w:ascii="Times New Roman" w:hAnsi="Times New Roman"/>
          <w:sz w:val="24"/>
          <w:szCs w:val="24"/>
        </w:rPr>
        <w:br/>
      </w:r>
    </w:p>
    <w:p w14:paraId="13F98DFA" w14:textId="18D2B978" w:rsidR="00DE1EDF" w:rsidRPr="00FA3621" w:rsidRDefault="00DE1EDF" w:rsidP="00DE1EDF">
      <w:pPr>
        <w:rPr>
          <w:b/>
        </w:rPr>
      </w:pPr>
      <w:r>
        <w:rPr>
          <w:b/>
        </w:rPr>
        <w:t xml:space="preserve">4. </w:t>
      </w:r>
      <w:r w:rsidRPr="00FA3621">
        <w:rPr>
          <w:b/>
        </w:rPr>
        <w:t>Prophylactic Penicillin in Sickle Cell Anemia</w:t>
      </w:r>
      <w:r w:rsidR="008C1D95">
        <w:rPr>
          <w:b/>
        </w:rPr>
        <w:t xml:space="preserve"> (Ch11.08)</w:t>
      </w:r>
      <w:r w:rsidR="00C30687">
        <w:rPr>
          <w:b/>
        </w:rPr>
        <w:t xml:space="preserve"> [8 points]</w:t>
      </w:r>
    </w:p>
    <w:p w14:paraId="0FD2328C" w14:textId="72E405D5" w:rsidR="00DE1EDF" w:rsidRDefault="00DE1EDF" w:rsidP="00DE1EDF">
      <w:r>
        <w:t>Children with sickle cell anemia are treated with penicillin to prevent infections with Streptococcus pneumoniae ("pneumococcus") to which they are particularly susceptible.  Review the following abstract excerpt, addressing the question: "when is it safe to discontinue penicillin prophylaxis?"</w:t>
      </w:r>
      <w:r w:rsidR="008C1D95">
        <w:t xml:space="preserve"> </w:t>
      </w:r>
      <w:r w:rsidR="008C1D95">
        <w:fldChar w:fldCharType="begin">
          <w:fldData xml:space="preserve">PEVuZE5vdGU+PENpdGU+PEF1dGhvcj5GYWxsZXR0YTwvQXV0aG9yPjxZZWFyPjE5OTU8L1llYXI+
PFJlY051bT45ODA8L1JlY051bT48RGlzcGxheVRleHQ+KDQpPC9EaXNwbGF5VGV4dD48cmVjb3Jk
PjxyZWMtbnVtYmVyPjk4MDwvcmVjLW51bWJlcj48Zm9yZWlnbi1rZXlzPjxrZXkgYXBwPSJFTiIg
ZGItaWQ9IjBmdHZmZjlwODBmcDVmZXc1czA1ZjVmdzlyZDlmZWZyZHpl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lcmlvZGljYWw+PGZ1bGwtdGl0bGU+SiBQZWRpYXRyPC9mdWxsLXRpdGxlPjwv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=
</w:fldData>
        </w:fldChar>
      </w:r>
      <w:r w:rsidR="008C1D95">
        <w:instrText xml:space="preserve"> ADDIN EN.CITE </w:instrText>
      </w:r>
      <w:r w:rsidR="008C1D95">
        <w:fldChar w:fldCharType="begin">
          <w:fldData xml:space="preserve">PEVuZE5vdGU+PENpdGU+PEF1dGhvcj5GYWxsZXR0YTwvQXV0aG9yPjxZZWFyPjE5OTU8L1llYXI+
PFJlY051bT45ODA8L1JlY051bT48RGlzcGxheVRleHQ+KDQpPC9EaXNwbGF5VGV4dD48cmVjb3Jk
PjxyZWMtbnVtYmVyPjk4MDwvcmVjLW51bWJlcj48Zm9yZWlnbi1rZXlzPjxrZXkgYXBwPSJFTiIg
ZGItaWQ9IjBmdHZmZjlwODBmcDVmZXc1czA1ZjVmdzlyZDlmZWZyZHpl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lcmlvZGljYWw+PGZ1bGwtdGl0bGU+SiBQZWRpYXRyPC9mdWxsLXRpdGxlPjwv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=
</w:fldData>
        </w:fldChar>
      </w:r>
      <w:r w:rsidR="008C1D95">
        <w:instrText xml:space="preserve"> ADDIN EN.CITE.DATA </w:instrText>
      </w:r>
      <w:r w:rsidR="008C1D95">
        <w:fldChar w:fldCharType="end"/>
      </w:r>
      <w:r w:rsidR="008C1D95">
        <w:fldChar w:fldCharType="separate"/>
      </w:r>
      <w:r w:rsidR="008C1D95">
        <w:rPr>
          <w:noProof/>
        </w:rPr>
        <w:t>(4)</w:t>
      </w:r>
      <w:r w:rsidR="008C1D95">
        <w:fldChar w:fldCharType="end"/>
      </w:r>
    </w:p>
    <w:p w14:paraId="72AFD967"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OBJECTIVE: To evaluate the consequences of discontinuing penicillin prophylaxis at 5 years of age in children with sickle cell anemia who had received prophylactic penicillin for much of their lives. </w:t>
      </w:r>
    </w:p>
    <w:p w14:paraId="707BF910" w14:textId="769DD3CB" w:rsidR="00DE1EDF" w:rsidRPr="00E96493" w:rsidRDefault="00C40A24"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Pr>
          <w:rFonts w:ascii="Arial" w:hAnsi="Arial" w:cs="Arial"/>
          <w:sz w:val="18"/>
          <w:szCs w:val="18"/>
        </w:rPr>
        <w:t>D</w:t>
      </w:r>
      <w:r w:rsidR="00DE1EDF" w:rsidRPr="00E96493">
        <w:rPr>
          <w:rFonts w:ascii="Arial" w:hAnsi="Arial" w:cs="Arial"/>
          <w:sz w:val="18"/>
          <w:szCs w:val="18"/>
        </w:rPr>
        <w:t xml:space="preserve">ESIGN: Randomized, double-blind, placebo-controlled trial…. </w:t>
      </w:r>
    </w:p>
    <w:p w14:paraId="5465C345" w14:textId="7EB49FB1"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PATIENTS: Children with sickle cell anemia …who had received prophylactic penicillin therapy for at least 2 years immediately before their fifth birthday and had received the 23-valent pneumococcal vaccine between 2 and 3 years of age and again at the time of randomization. Of 599 potential candidates, 400 were randomly selected and followed f</w:t>
      </w:r>
      <w:r w:rsidR="00C40A24">
        <w:rPr>
          <w:rFonts w:ascii="Arial" w:hAnsi="Arial" w:cs="Arial"/>
          <w:sz w:val="18"/>
          <w:szCs w:val="18"/>
        </w:rPr>
        <w:t>o</w:t>
      </w:r>
      <w:r w:rsidRPr="00E96493">
        <w:rPr>
          <w:rFonts w:ascii="Arial" w:hAnsi="Arial" w:cs="Arial"/>
          <w:sz w:val="18"/>
          <w:szCs w:val="18"/>
        </w:rPr>
        <w:t xml:space="preserve">r an average of 3.2 years.... </w:t>
      </w:r>
    </w:p>
    <w:p w14:paraId="47EC262F"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INTERVENTIONS: After randomization, patients received the study medication twice daily--either penicillin V potassium, 250 mg, or an identical placebo... </w:t>
      </w:r>
    </w:p>
    <w:p w14:paraId="0E4C7D1B"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MAIN OUTCOME MEASURES: The primary end point was… bacteremia or meningitis caused by Streptococcus pneumoniae ... </w:t>
      </w:r>
    </w:p>
    <w:p w14:paraId="657EC06B"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lastRenderedPageBreak/>
        <w:t xml:space="preserve">RESULTS: Six children had a systemic infection caused by S. pneumoniae, four in the placebo group (2.0%; 95% confidence interval 0.5%, 5.0%) and two in the continued penicillin prophylaxis group (1.0%; 95% confidence interval 0.1%, 3.6%) with a relative risk of 0.5 (95% confidence interval 0.1, 2.7). </w:t>
      </w:r>
    </w:p>
    <w:p w14:paraId="44233E85" w14:textId="77777777" w:rsidR="00DE1EDF" w:rsidRPr="00E96493" w:rsidRDefault="00DE1EDF" w:rsidP="00DE1EDF">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CONCLUSION: Children with sickle cell anemia who have not had a prior severe pneumococcal infection or a splenectomy and are receiving comprehensive care may safely stop prophylactic penicillin therapy at 5 years of age... </w:t>
      </w:r>
    </w:p>
    <w:p w14:paraId="17224D7C" w14:textId="77777777" w:rsidR="00DE1EDF" w:rsidRDefault="00DE1EDF" w:rsidP="00DE1EDF"/>
    <w:p w14:paraId="0AD5B945" w14:textId="009B8110" w:rsidR="00DE1EDF" w:rsidRDefault="00DE1EDF" w:rsidP="00C40A24">
      <w:pPr>
        <w:pStyle w:val="ListParagraph"/>
        <w:numPr>
          <w:ilvl w:val="0"/>
          <w:numId w:val="16"/>
        </w:numPr>
      </w:pPr>
      <w:r>
        <w:t xml:space="preserve">There were 200 children in each group.  Use the numbers in the abstract to help you interpret the Stata output below.  What was the </w:t>
      </w:r>
      <w:r w:rsidRPr="00C40A24">
        <w:rPr>
          <w:i/>
        </w:rPr>
        <w:t>absolute</w:t>
      </w:r>
      <w:r>
        <w:t xml:space="preserve"> difference in risk between the groups, and what is its 95% CI? </w:t>
      </w:r>
      <w:r w:rsidR="00C30687">
        <w:t>[2]</w:t>
      </w:r>
    </w:p>
    <w:p w14:paraId="1667D2A3" w14:textId="77777777" w:rsidR="00C40A24" w:rsidRPr="00076CF7" w:rsidRDefault="00C40A24" w:rsidP="00C40A24">
      <w:pPr>
        <w:pStyle w:val="ListParagraph"/>
      </w:pPr>
    </w:p>
    <w:p w14:paraId="4431308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csi 2 4 198 196</w:t>
      </w:r>
    </w:p>
    <w:p w14:paraId="351B55E1"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Exposed   Unexposed  |     Total</w:t>
      </w:r>
    </w:p>
    <w:p w14:paraId="74BA68C2"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w:t>
      </w:r>
    </w:p>
    <w:p w14:paraId="2E51DA61"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Cases |         2           4  |         6</w:t>
      </w:r>
    </w:p>
    <w:p w14:paraId="1533977A"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Noncases |       198         196  |       394</w:t>
      </w:r>
    </w:p>
    <w:p w14:paraId="7746EDCC"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w:t>
      </w:r>
    </w:p>
    <w:p w14:paraId="771D9A13"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Total |       200         200  |       400</w:t>
      </w:r>
    </w:p>
    <w:p w14:paraId="45ACCB8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w:t>
      </w:r>
    </w:p>
    <w:p w14:paraId="1109DBC8"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       .01         .02  |      .015</w:t>
      </w:r>
    </w:p>
    <w:p w14:paraId="42414F4A"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w:t>
      </w:r>
    </w:p>
    <w:p w14:paraId="5E8B963C"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      Point estimate    |  [95% Conf. Interval]</w:t>
      </w:r>
    </w:p>
    <w:p w14:paraId="2C0F5929"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w:t>
      </w:r>
    </w:p>
    <w:p w14:paraId="63DC39CE"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difference |             -.01       | -.0338037    .0138037  </w:t>
      </w:r>
    </w:p>
    <w:p w14:paraId="12A291B8" w14:textId="77777777" w:rsidR="00DE1EDF" w:rsidRPr="00E96493" w:rsidRDefault="00DE1EDF" w:rsidP="00C40A24">
      <w:pPr>
        <w:spacing w:after="0"/>
        <w:rPr>
          <w:rFonts w:ascii="Courier New" w:hAnsi="Courier New"/>
          <w:sz w:val="18"/>
          <w:szCs w:val="18"/>
        </w:rPr>
      </w:pPr>
      <w:r w:rsidRPr="00E96493">
        <w:rPr>
          <w:rFonts w:ascii="Courier New" w:hAnsi="Courier New"/>
          <w:sz w:val="18"/>
          <w:szCs w:val="18"/>
        </w:rPr>
        <w:t xml:space="preserve">      Risk ratio |               .5       |  .0926272     2.69899  </w:t>
      </w:r>
    </w:p>
    <w:p w14:paraId="01BCF951"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rPr>
        <w:t xml:space="preserve"> </w:t>
      </w:r>
      <w:r w:rsidRPr="00E96493">
        <w:rPr>
          <w:rFonts w:ascii="Courier New" w:hAnsi="Courier New"/>
          <w:sz w:val="18"/>
          <w:szCs w:val="18"/>
          <w:lang w:val="fr-FR"/>
        </w:rPr>
        <w:t xml:space="preserve">Prev. frac. ex. |               .5       |  -1.69899    .9073728  </w:t>
      </w:r>
    </w:p>
    <w:p w14:paraId="49B5581D"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lang w:val="fr-FR"/>
        </w:rPr>
        <w:t xml:space="preserve"> Prev. frac. pop |              .25       |</w:t>
      </w:r>
    </w:p>
    <w:p w14:paraId="4D023983" w14:textId="77777777" w:rsidR="00DE1EDF" w:rsidRPr="00E96493" w:rsidRDefault="00DE1EDF" w:rsidP="00C40A24">
      <w:pPr>
        <w:spacing w:after="0"/>
        <w:rPr>
          <w:rFonts w:ascii="Courier New" w:hAnsi="Courier New"/>
          <w:sz w:val="18"/>
          <w:szCs w:val="18"/>
          <w:lang w:val="fr-FR"/>
        </w:rPr>
      </w:pPr>
      <w:r w:rsidRPr="00E96493">
        <w:rPr>
          <w:rFonts w:ascii="Courier New" w:hAnsi="Courier New"/>
          <w:sz w:val="18"/>
          <w:szCs w:val="18"/>
          <w:lang w:val="fr-FR"/>
        </w:rPr>
        <w:t xml:space="preserve">                 +-----------------------------------------------</w:t>
      </w:r>
    </w:p>
    <w:p w14:paraId="6965336C" w14:textId="77777777" w:rsidR="00DE1EDF" w:rsidRPr="006A7402" w:rsidRDefault="00DE1EDF" w:rsidP="00C40A24">
      <w:pPr>
        <w:spacing w:after="0"/>
        <w:rPr>
          <w:rFonts w:ascii="Courier New" w:hAnsi="Courier New"/>
          <w:sz w:val="18"/>
          <w:szCs w:val="18"/>
          <w:lang w:val="fr-FR"/>
        </w:rPr>
      </w:pPr>
      <w:r w:rsidRPr="006A7402">
        <w:rPr>
          <w:rFonts w:ascii="Courier New" w:hAnsi="Courier New"/>
          <w:sz w:val="18"/>
          <w:szCs w:val="18"/>
          <w:lang w:val="fr-FR"/>
        </w:rPr>
        <w:t xml:space="preserve">                             chi2(1) =     0.68  Pr&gt;chi2 = 0.4107</w:t>
      </w:r>
    </w:p>
    <w:p w14:paraId="6A72B875" w14:textId="77777777" w:rsidR="00DE1EDF" w:rsidRPr="006A7402" w:rsidRDefault="00DE1EDF" w:rsidP="00C40A24">
      <w:pPr>
        <w:spacing w:after="0"/>
        <w:rPr>
          <w:lang w:val="fr-FR"/>
        </w:rPr>
      </w:pPr>
    </w:p>
    <w:p w14:paraId="4E1B54DE" w14:textId="77777777" w:rsidR="00DE1EDF" w:rsidRDefault="00DE1EDF" w:rsidP="00C40A24">
      <w:pPr>
        <w:spacing w:after="0"/>
      </w:pPr>
    </w:p>
    <w:p w14:paraId="0993A5DD" w14:textId="77777777" w:rsidR="00DE1EDF" w:rsidRDefault="00DE1EDF" w:rsidP="00DE1EDF">
      <w:r>
        <w:t xml:space="preserve">b)  The methods section of the paper indicates that they assumed that the S. pneumoniae bacteremia or meningitis rate in the placebo group over 3 years would be about 12%, that they wished to detect a 67% decrease (to 4%) with penicillin, and calculated that a sample size of 200 per group would give about 80% power to detect this decrease at 2-tailed alpha = 0.05.  </w:t>
      </w:r>
    </w:p>
    <w:p w14:paraId="004EC144" w14:textId="77777777" w:rsidR="00DE1EDF" w:rsidRDefault="00DE1EDF" w:rsidP="00DE1EDF"/>
    <w:p w14:paraId="68590719" w14:textId="77777777" w:rsidR="00DE1EDF" w:rsidRDefault="00DE1EDF" w:rsidP="00DE1EDF">
      <w:r>
        <w:t xml:space="preserve">Assume for this problem that a </w:t>
      </w:r>
      <w:r>
        <w:rPr>
          <w:b/>
          <w:bCs/>
        </w:rPr>
        <w:t>difference</w:t>
      </w:r>
      <w:r>
        <w:t xml:space="preserve"> between groups smaller than what the investigators used for their sample size calculation (8%) would not be clinically significant.  Did they have enough subjects to conclude that discontinuing penicillin at age 5 is safe?  Explain. [4]</w:t>
      </w:r>
    </w:p>
    <w:p w14:paraId="1074D8B1" w14:textId="77777777" w:rsidR="00DE1EDF" w:rsidRPr="00DE29BD" w:rsidRDefault="00DE1EDF" w:rsidP="00DE1EDF">
      <w:pPr>
        <w:rPr>
          <w:b/>
          <w:bCs/>
        </w:rPr>
      </w:pPr>
    </w:p>
    <w:p w14:paraId="6DA9A868" w14:textId="33440E6A" w:rsidR="00DE1EDF" w:rsidRDefault="00DE1EDF" w:rsidP="00DE1EDF">
      <w:r>
        <w:t>c.)  The outcome variable was bacteremia or meningitis caused only by S. pneumoniae.  What would be a better choice of outcome variable for the study?</w:t>
      </w:r>
      <w:r w:rsidR="00C30687">
        <w:t xml:space="preserve"> [2]</w:t>
      </w:r>
    </w:p>
    <w:p w14:paraId="20AEA122" w14:textId="77777777" w:rsidR="00DE1EDF" w:rsidRDefault="00DE1EDF" w:rsidP="00DE1EDF"/>
    <w:p w14:paraId="713E7F3D" w14:textId="77777777" w:rsidR="0076301D" w:rsidRPr="0076301D" w:rsidRDefault="00453DDF" w:rsidP="0076301D">
      <w:pPr>
        <w:pStyle w:val="EndNoteBibliography"/>
        <w:spacing w:after="0"/>
        <w:rPr>
          <w:noProof/>
        </w:rPr>
      </w:pPr>
      <w:r>
        <w:rPr>
          <w:color w:val="0000FF"/>
        </w:rPr>
        <w:lastRenderedPageBreak/>
        <w:fldChar w:fldCharType="begin"/>
      </w:r>
      <w:r>
        <w:rPr>
          <w:color w:val="0000FF"/>
        </w:rPr>
        <w:instrText xml:space="preserve"> ADDIN EN.REFLIST </w:instrText>
      </w:r>
      <w:r>
        <w:rPr>
          <w:color w:val="0000FF"/>
        </w:rPr>
        <w:fldChar w:fldCharType="separate"/>
      </w:r>
      <w:r w:rsidR="0076301D" w:rsidRPr="0076301D">
        <w:rPr>
          <w:noProof/>
        </w:rPr>
        <w:t>1.</w:t>
      </w:r>
      <w:r w:rsidR="0076301D" w:rsidRPr="0076301D">
        <w:rPr>
          <w:noProof/>
        </w:rPr>
        <w:tab/>
        <w:t>Roze JC, Cambonie G, Marchand-Martin L, Gournay V, Durrmeyer X, Durox M, et al. Association Between Early Screening for Patent Ductus Arteriosus and In-Hospital Mortality Among Extremely Preterm Infants. JAMA. 2015;313(24):2441-8.</w:t>
      </w:r>
    </w:p>
    <w:p w14:paraId="6A8A036F" w14:textId="77777777" w:rsidR="0076301D" w:rsidRPr="0076301D" w:rsidRDefault="0076301D" w:rsidP="0076301D">
      <w:pPr>
        <w:pStyle w:val="EndNoteBibliography"/>
        <w:spacing w:after="0"/>
        <w:rPr>
          <w:noProof/>
        </w:rPr>
      </w:pPr>
      <w:r w:rsidRPr="0076301D">
        <w:rPr>
          <w:noProof/>
        </w:rPr>
        <w:t>2.</w:t>
      </w:r>
      <w:r w:rsidRPr="0076301D">
        <w:rPr>
          <w:noProof/>
        </w:rPr>
        <w:tab/>
        <w:t>Jayasinghe S, Menzies R, Chiu C, Toms C, Blyth CC, Krause V, et al. Long-term Impact of a "3 + 0" Schedule for 7- and 13-Valent Pneumococcal Conjugate Vaccines on Invasive Pneumococcal Disease in Australia, 2002-2014. Clin Infect Dis. 2017;64(2):175-83.</w:t>
      </w:r>
    </w:p>
    <w:p w14:paraId="1C479AD3" w14:textId="77777777" w:rsidR="0076301D" w:rsidRPr="0076301D" w:rsidRDefault="0076301D" w:rsidP="0076301D">
      <w:pPr>
        <w:pStyle w:val="EndNoteBibliography"/>
        <w:spacing w:after="0"/>
        <w:rPr>
          <w:noProof/>
        </w:rPr>
      </w:pPr>
      <w:r w:rsidRPr="0076301D">
        <w:rPr>
          <w:noProof/>
        </w:rPr>
        <w:t>3.</w:t>
      </w:r>
      <w:r w:rsidRPr="0076301D">
        <w:rPr>
          <w:noProof/>
        </w:rPr>
        <w:tab/>
        <w:t>De Wals P, Lefebvre B, Deceuninck G, Longtin J. Incidence of invasive pneumococcal disease before and during an era of use of three different pneumococcal conjugate vaccines in Quebec. Vaccine. 2018;36(3):421-6.</w:t>
      </w:r>
    </w:p>
    <w:p w14:paraId="623DCA99" w14:textId="77777777" w:rsidR="0076301D" w:rsidRPr="0076301D" w:rsidRDefault="0076301D" w:rsidP="0076301D">
      <w:pPr>
        <w:pStyle w:val="EndNoteBibliography"/>
        <w:rPr>
          <w:noProof/>
        </w:rPr>
      </w:pPr>
      <w:r w:rsidRPr="0076301D">
        <w:rPr>
          <w:noProof/>
        </w:rPr>
        <w:t>4.</w:t>
      </w:r>
      <w:r w:rsidRPr="0076301D">
        <w:rPr>
          <w:noProof/>
        </w:rPr>
        <w:tab/>
        <w:t>Falletta JM, Woods GM, Verter JI, Buchanan GR, Pegelow CH, Iyer RV, et al. Discontinuing penicillin prophylaxis in children with sickle cell anemia. Prophylactic Penicillin Study II. J Pediatr. 1995;127(5):685-90.</w:t>
      </w:r>
    </w:p>
    <w:p w14:paraId="643B3961" w14:textId="09B0E494" w:rsidR="001E4264" w:rsidRPr="001E4264" w:rsidRDefault="00453DDF" w:rsidP="0003682A">
      <w:pPr>
        <w:rPr>
          <w:color w:val="0000FF"/>
        </w:rPr>
      </w:pPr>
      <w:r>
        <w:rPr>
          <w:color w:val="0000FF"/>
        </w:rPr>
        <w:fldChar w:fldCharType="end"/>
      </w:r>
    </w:p>
    <w:sectPr w:rsidR="001E4264" w:rsidRPr="001E4264" w:rsidSect="00674944">
      <w:footerReference w:type="even" r:id="rId9"/>
      <w:footerReference w:type="default" r:id="rId10"/>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2D588" w14:textId="77777777" w:rsidR="00801676" w:rsidRDefault="00801676" w:rsidP="000C6A52">
      <w:pPr>
        <w:spacing w:after="0" w:line="240" w:lineRule="auto"/>
      </w:pPr>
      <w:r>
        <w:separator/>
      </w:r>
    </w:p>
  </w:endnote>
  <w:endnote w:type="continuationSeparator" w:id="0">
    <w:p w14:paraId="6CCF1A02" w14:textId="77777777" w:rsidR="00801676" w:rsidRDefault="00801676"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3B953" w14:textId="77777777" w:rsidR="00801676" w:rsidRDefault="00801676" w:rsidP="000C6A52">
      <w:pPr>
        <w:spacing w:after="0" w:line="240" w:lineRule="auto"/>
      </w:pPr>
      <w:r>
        <w:separator/>
      </w:r>
    </w:p>
  </w:footnote>
  <w:footnote w:type="continuationSeparator" w:id="0">
    <w:p w14:paraId="65B832CF" w14:textId="77777777" w:rsidR="00801676" w:rsidRDefault="00801676" w:rsidP="000C6A52">
      <w:pPr>
        <w:spacing w:after="0" w:line="240" w:lineRule="auto"/>
      </w:pPr>
      <w:r>
        <w:continuationSeparator/>
      </w:r>
    </w:p>
  </w:footnote>
  <w:footnote w:id="1">
    <w:p w14:paraId="31AE9AE0" w14:textId="77777777" w:rsidR="00453DDF" w:rsidRDefault="00453DDF" w:rsidP="00453DDF">
      <w:pPr>
        <w:pStyle w:val="FootnoteText"/>
        <w:rPr>
          <w:rFonts w:ascii="Times New Roman" w:hAnsi="Times New Roman" w:cs="Times New Roman"/>
          <w:noProof/>
          <w:sz w:val="20"/>
          <w:szCs w:val="20"/>
        </w:rPr>
      </w:pPr>
      <w:r w:rsidRPr="00CD333A">
        <w:rPr>
          <w:rStyle w:val="FootnoteReference"/>
          <w:rFonts w:ascii="Times New Roman" w:hAnsi="Times New Roman"/>
          <w:sz w:val="20"/>
          <w:szCs w:val="20"/>
        </w:rPr>
        <w:footnoteRef/>
      </w:r>
      <w:r w:rsidRPr="00CD333A">
        <w:rPr>
          <w:rFonts w:ascii="Times New Roman" w:hAnsi="Times New Roman" w:cs="Times New Roman"/>
          <w:sz w:val="20"/>
          <w:szCs w:val="20"/>
        </w:rPr>
        <w:t xml:space="preserve"> </w:t>
      </w:r>
      <w:r w:rsidRPr="00CD333A">
        <w:rPr>
          <w:rFonts w:ascii="Times New Roman" w:hAnsi="Times New Roman" w:cs="Times New Roman"/>
          <w:noProof/>
          <w:sz w:val="20"/>
          <w:szCs w:val="20"/>
        </w:rPr>
        <w:t xml:space="preserve">Zhang J, Yancey MK, Klebanoff MA, Schwarz J, Schweitzer D. Does epidural analgesia prolong labor and increase risk of cesarean delivery? A natural experiment. </w:t>
      </w:r>
      <w:r w:rsidRPr="00CD333A">
        <w:rPr>
          <w:rFonts w:ascii="Times New Roman" w:hAnsi="Times New Roman" w:cs="Times New Roman"/>
          <w:i/>
          <w:noProof/>
          <w:sz w:val="20"/>
          <w:szCs w:val="20"/>
        </w:rPr>
        <w:t>Am J Obstet Gynecol</w:t>
      </w:r>
      <w:r w:rsidRPr="00CD333A">
        <w:rPr>
          <w:rFonts w:ascii="Times New Roman" w:hAnsi="Times New Roman" w:cs="Times New Roman"/>
          <w:noProof/>
          <w:sz w:val="20"/>
          <w:szCs w:val="20"/>
        </w:rPr>
        <w:t xml:space="preserve"> 2001;185(1):7-7.</w:t>
      </w:r>
    </w:p>
    <w:p w14:paraId="12785D5E" w14:textId="77777777" w:rsidR="00453DDF" w:rsidRDefault="00453DDF" w:rsidP="00453DD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049D5"/>
    <w:multiLevelType w:val="hybridMultilevel"/>
    <w:tmpl w:val="D47E82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7046E6C"/>
    <w:multiLevelType w:val="hybridMultilevel"/>
    <w:tmpl w:val="5866C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EA0523"/>
    <w:multiLevelType w:val="hybridMultilevel"/>
    <w:tmpl w:val="482888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8"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0" w15:restartNumberingAfterBreak="0">
    <w:nsid w:val="66C27C57"/>
    <w:multiLevelType w:val="hybridMultilevel"/>
    <w:tmpl w:val="AFA26A04"/>
    <w:lvl w:ilvl="0" w:tplc="6BF4D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1"/>
  </w:num>
  <w:num w:numId="7">
    <w:abstractNumId w:val="8"/>
  </w:num>
  <w:num w:numId="8">
    <w:abstractNumId w:val="4"/>
  </w:num>
  <w:num w:numId="9">
    <w:abstractNumId w:val="6"/>
  </w:num>
  <w:num w:numId="10">
    <w:abstractNumId w:val="5"/>
  </w:num>
  <w:num w:numId="11">
    <w:abstractNumId w:val="12"/>
  </w:num>
  <w:num w:numId="12">
    <w:abstractNumId w:val="14"/>
  </w:num>
  <w:num w:numId="13">
    <w:abstractNumId w:val="2"/>
  </w:num>
  <w:num w:numId="14">
    <w:abstractNumId w:val="3"/>
  </w:num>
  <w:num w:numId="15">
    <w:abstractNumId w:val="0"/>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A. Kohn">
    <w15:presenceInfo w15:providerId="Windows Live" w15:userId="399dc52f462ef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980&lt;/item&gt;&lt;item&gt;1582&lt;/item&gt;&lt;item&gt;1583&lt;/item&gt;&lt;item&gt;1593&lt;/item&gt;&lt;/record-ids&gt;&lt;/item&gt;&lt;/Libraries&gt;"/>
  </w:docVars>
  <w:rsids>
    <w:rsidRoot w:val="00E86D17"/>
    <w:rsid w:val="00000919"/>
    <w:rsid w:val="00003109"/>
    <w:rsid w:val="00014ADB"/>
    <w:rsid w:val="00024343"/>
    <w:rsid w:val="0003682A"/>
    <w:rsid w:val="00037FF1"/>
    <w:rsid w:val="00041D09"/>
    <w:rsid w:val="00046555"/>
    <w:rsid w:val="000511D4"/>
    <w:rsid w:val="000539FF"/>
    <w:rsid w:val="0005597F"/>
    <w:rsid w:val="000566DD"/>
    <w:rsid w:val="0006699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43E61"/>
    <w:rsid w:val="001513EC"/>
    <w:rsid w:val="00161E45"/>
    <w:rsid w:val="00167452"/>
    <w:rsid w:val="00170C9E"/>
    <w:rsid w:val="0017562A"/>
    <w:rsid w:val="001815F5"/>
    <w:rsid w:val="00181C5E"/>
    <w:rsid w:val="00182E77"/>
    <w:rsid w:val="00185DD5"/>
    <w:rsid w:val="001875E9"/>
    <w:rsid w:val="001A2961"/>
    <w:rsid w:val="001A2E9E"/>
    <w:rsid w:val="001A6C22"/>
    <w:rsid w:val="001B026C"/>
    <w:rsid w:val="001B5C44"/>
    <w:rsid w:val="001B65F7"/>
    <w:rsid w:val="001B6772"/>
    <w:rsid w:val="001B7E58"/>
    <w:rsid w:val="001C1F2C"/>
    <w:rsid w:val="001C3069"/>
    <w:rsid w:val="001C750C"/>
    <w:rsid w:val="001D1902"/>
    <w:rsid w:val="001E06C0"/>
    <w:rsid w:val="001E4264"/>
    <w:rsid w:val="001F0880"/>
    <w:rsid w:val="001F16E7"/>
    <w:rsid w:val="002023A7"/>
    <w:rsid w:val="00202CDD"/>
    <w:rsid w:val="0022323B"/>
    <w:rsid w:val="0023171E"/>
    <w:rsid w:val="00231CD1"/>
    <w:rsid w:val="00235D87"/>
    <w:rsid w:val="002375ED"/>
    <w:rsid w:val="00242C44"/>
    <w:rsid w:val="00243059"/>
    <w:rsid w:val="002561C0"/>
    <w:rsid w:val="00256AEC"/>
    <w:rsid w:val="00256D16"/>
    <w:rsid w:val="0026121B"/>
    <w:rsid w:val="00263710"/>
    <w:rsid w:val="0026664A"/>
    <w:rsid w:val="00272803"/>
    <w:rsid w:val="00292F41"/>
    <w:rsid w:val="00294AF9"/>
    <w:rsid w:val="002A00A3"/>
    <w:rsid w:val="002A3A19"/>
    <w:rsid w:val="002B43F9"/>
    <w:rsid w:val="002D453B"/>
    <w:rsid w:val="002F4D43"/>
    <w:rsid w:val="003023CB"/>
    <w:rsid w:val="003027EC"/>
    <w:rsid w:val="003037FB"/>
    <w:rsid w:val="00317867"/>
    <w:rsid w:val="00323B0B"/>
    <w:rsid w:val="003354A3"/>
    <w:rsid w:val="00337C40"/>
    <w:rsid w:val="00347B51"/>
    <w:rsid w:val="00355744"/>
    <w:rsid w:val="003604BB"/>
    <w:rsid w:val="003608CC"/>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C747E"/>
    <w:rsid w:val="003D0E51"/>
    <w:rsid w:val="003D7147"/>
    <w:rsid w:val="003E72D1"/>
    <w:rsid w:val="003E7B5C"/>
    <w:rsid w:val="00403387"/>
    <w:rsid w:val="00416ECE"/>
    <w:rsid w:val="0042505B"/>
    <w:rsid w:val="00425944"/>
    <w:rsid w:val="004260BD"/>
    <w:rsid w:val="00426134"/>
    <w:rsid w:val="00427309"/>
    <w:rsid w:val="004276B2"/>
    <w:rsid w:val="004302D7"/>
    <w:rsid w:val="00443AAE"/>
    <w:rsid w:val="00450453"/>
    <w:rsid w:val="00450D1D"/>
    <w:rsid w:val="00453DDF"/>
    <w:rsid w:val="00457220"/>
    <w:rsid w:val="00463526"/>
    <w:rsid w:val="00467A0F"/>
    <w:rsid w:val="004816F0"/>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4873"/>
    <w:rsid w:val="00534CCC"/>
    <w:rsid w:val="0054138E"/>
    <w:rsid w:val="00553041"/>
    <w:rsid w:val="00570EC0"/>
    <w:rsid w:val="00572C5B"/>
    <w:rsid w:val="0059076D"/>
    <w:rsid w:val="00591A8D"/>
    <w:rsid w:val="005951F9"/>
    <w:rsid w:val="005C694B"/>
    <w:rsid w:val="005F08C5"/>
    <w:rsid w:val="005F5AFF"/>
    <w:rsid w:val="005F64DE"/>
    <w:rsid w:val="00605CCD"/>
    <w:rsid w:val="00610161"/>
    <w:rsid w:val="00610219"/>
    <w:rsid w:val="00612D32"/>
    <w:rsid w:val="006137BA"/>
    <w:rsid w:val="00636758"/>
    <w:rsid w:val="00637A50"/>
    <w:rsid w:val="00641CE1"/>
    <w:rsid w:val="006433EB"/>
    <w:rsid w:val="00653397"/>
    <w:rsid w:val="006559D6"/>
    <w:rsid w:val="0065653F"/>
    <w:rsid w:val="00666056"/>
    <w:rsid w:val="006670B9"/>
    <w:rsid w:val="00674944"/>
    <w:rsid w:val="006759A9"/>
    <w:rsid w:val="0069086F"/>
    <w:rsid w:val="00693346"/>
    <w:rsid w:val="006A64CD"/>
    <w:rsid w:val="006A775F"/>
    <w:rsid w:val="006B349C"/>
    <w:rsid w:val="006C3F84"/>
    <w:rsid w:val="006D0487"/>
    <w:rsid w:val="006D6161"/>
    <w:rsid w:val="006E09C0"/>
    <w:rsid w:val="006F4F42"/>
    <w:rsid w:val="00705BA8"/>
    <w:rsid w:val="00713FC4"/>
    <w:rsid w:val="00714501"/>
    <w:rsid w:val="007171E8"/>
    <w:rsid w:val="00731366"/>
    <w:rsid w:val="00734573"/>
    <w:rsid w:val="00737057"/>
    <w:rsid w:val="0074201B"/>
    <w:rsid w:val="007438B9"/>
    <w:rsid w:val="00744D59"/>
    <w:rsid w:val="00752B74"/>
    <w:rsid w:val="0075491D"/>
    <w:rsid w:val="0076301D"/>
    <w:rsid w:val="00774204"/>
    <w:rsid w:val="0077519E"/>
    <w:rsid w:val="00776477"/>
    <w:rsid w:val="00786974"/>
    <w:rsid w:val="0078724B"/>
    <w:rsid w:val="007A2500"/>
    <w:rsid w:val="007B1211"/>
    <w:rsid w:val="007B7C0F"/>
    <w:rsid w:val="007C02FF"/>
    <w:rsid w:val="007C08B7"/>
    <w:rsid w:val="007C3001"/>
    <w:rsid w:val="007C390C"/>
    <w:rsid w:val="007C4D73"/>
    <w:rsid w:val="007E1A28"/>
    <w:rsid w:val="007E3F25"/>
    <w:rsid w:val="007E6149"/>
    <w:rsid w:val="007E7206"/>
    <w:rsid w:val="007F14E1"/>
    <w:rsid w:val="00800802"/>
    <w:rsid w:val="0080103E"/>
    <w:rsid w:val="00801676"/>
    <w:rsid w:val="00803BBD"/>
    <w:rsid w:val="00804E20"/>
    <w:rsid w:val="00806AB9"/>
    <w:rsid w:val="00810BCD"/>
    <w:rsid w:val="00811B2F"/>
    <w:rsid w:val="00813499"/>
    <w:rsid w:val="0081684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A42F1"/>
    <w:rsid w:val="008B30DC"/>
    <w:rsid w:val="008B5CEF"/>
    <w:rsid w:val="008C1D95"/>
    <w:rsid w:val="008C29D4"/>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17F8"/>
    <w:rsid w:val="009433C8"/>
    <w:rsid w:val="00952DF1"/>
    <w:rsid w:val="00953333"/>
    <w:rsid w:val="0096209E"/>
    <w:rsid w:val="00962288"/>
    <w:rsid w:val="00962AC7"/>
    <w:rsid w:val="00973808"/>
    <w:rsid w:val="00986236"/>
    <w:rsid w:val="00986324"/>
    <w:rsid w:val="0099553D"/>
    <w:rsid w:val="009974AE"/>
    <w:rsid w:val="009A183A"/>
    <w:rsid w:val="009A7786"/>
    <w:rsid w:val="009B1194"/>
    <w:rsid w:val="009B361D"/>
    <w:rsid w:val="009C1D42"/>
    <w:rsid w:val="009C22B1"/>
    <w:rsid w:val="009D61CE"/>
    <w:rsid w:val="009E6B6F"/>
    <w:rsid w:val="009F0482"/>
    <w:rsid w:val="009F39FF"/>
    <w:rsid w:val="00A020C0"/>
    <w:rsid w:val="00A02F42"/>
    <w:rsid w:val="00A05975"/>
    <w:rsid w:val="00A148FE"/>
    <w:rsid w:val="00A174EA"/>
    <w:rsid w:val="00A20E32"/>
    <w:rsid w:val="00A3287E"/>
    <w:rsid w:val="00A424B1"/>
    <w:rsid w:val="00A46580"/>
    <w:rsid w:val="00A504CF"/>
    <w:rsid w:val="00A66E16"/>
    <w:rsid w:val="00A7270C"/>
    <w:rsid w:val="00A75499"/>
    <w:rsid w:val="00A75B4E"/>
    <w:rsid w:val="00A840E4"/>
    <w:rsid w:val="00A977DC"/>
    <w:rsid w:val="00AA2B73"/>
    <w:rsid w:val="00AA5976"/>
    <w:rsid w:val="00AA5BCB"/>
    <w:rsid w:val="00AB2A80"/>
    <w:rsid w:val="00AB3F4F"/>
    <w:rsid w:val="00AB7155"/>
    <w:rsid w:val="00AC0BE6"/>
    <w:rsid w:val="00AC419B"/>
    <w:rsid w:val="00AE0202"/>
    <w:rsid w:val="00AE0C50"/>
    <w:rsid w:val="00AE1D46"/>
    <w:rsid w:val="00AF327B"/>
    <w:rsid w:val="00B033D0"/>
    <w:rsid w:val="00B04FC0"/>
    <w:rsid w:val="00B13770"/>
    <w:rsid w:val="00B25603"/>
    <w:rsid w:val="00B31E95"/>
    <w:rsid w:val="00B41AA8"/>
    <w:rsid w:val="00B450AE"/>
    <w:rsid w:val="00B45477"/>
    <w:rsid w:val="00B4578F"/>
    <w:rsid w:val="00B51642"/>
    <w:rsid w:val="00B55055"/>
    <w:rsid w:val="00B63239"/>
    <w:rsid w:val="00B661F3"/>
    <w:rsid w:val="00B6645B"/>
    <w:rsid w:val="00B71098"/>
    <w:rsid w:val="00B725D6"/>
    <w:rsid w:val="00B76EE5"/>
    <w:rsid w:val="00B84741"/>
    <w:rsid w:val="00B92A44"/>
    <w:rsid w:val="00B95C14"/>
    <w:rsid w:val="00B968FF"/>
    <w:rsid w:val="00BA60E9"/>
    <w:rsid w:val="00BB34DE"/>
    <w:rsid w:val="00BC2782"/>
    <w:rsid w:val="00BC56F0"/>
    <w:rsid w:val="00BE1CC2"/>
    <w:rsid w:val="00BE76D0"/>
    <w:rsid w:val="00BE779F"/>
    <w:rsid w:val="00BF02E0"/>
    <w:rsid w:val="00BF3A11"/>
    <w:rsid w:val="00C05E71"/>
    <w:rsid w:val="00C069FD"/>
    <w:rsid w:val="00C162EC"/>
    <w:rsid w:val="00C218AA"/>
    <w:rsid w:val="00C30687"/>
    <w:rsid w:val="00C341AD"/>
    <w:rsid w:val="00C366BF"/>
    <w:rsid w:val="00C40A24"/>
    <w:rsid w:val="00C45D71"/>
    <w:rsid w:val="00C56391"/>
    <w:rsid w:val="00C64BB2"/>
    <w:rsid w:val="00C67A1D"/>
    <w:rsid w:val="00C86752"/>
    <w:rsid w:val="00C93C3A"/>
    <w:rsid w:val="00C95628"/>
    <w:rsid w:val="00C957A9"/>
    <w:rsid w:val="00CA1FBD"/>
    <w:rsid w:val="00CB5D3E"/>
    <w:rsid w:val="00CC018A"/>
    <w:rsid w:val="00CC4FE1"/>
    <w:rsid w:val="00CC5937"/>
    <w:rsid w:val="00CE0A10"/>
    <w:rsid w:val="00CE0EEF"/>
    <w:rsid w:val="00CE2ECD"/>
    <w:rsid w:val="00D1253D"/>
    <w:rsid w:val="00D12CBB"/>
    <w:rsid w:val="00D27A30"/>
    <w:rsid w:val="00D27FCD"/>
    <w:rsid w:val="00D30DE2"/>
    <w:rsid w:val="00D4201C"/>
    <w:rsid w:val="00D44778"/>
    <w:rsid w:val="00D51A29"/>
    <w:rsid w:val="00D54D23"/>
    <w:rsid w:val="00D56A42"/>
    <w:rsid w:val="00D6143D"/>
    <w:rsid w:val="00D63B1A"/>
    <w:rsid w:val="00D6487E"/>
    <w:rsid w:val="00D7054F"/>
    <w:rsid w:val="00D75EEA"/>
    <w:rsid w:val="00D77E69"/>
    <w:rsid w:val="00D9211D"/>
    <w:rsid w:val="00D932D5"/>
    <w:rsid w:val="00D93816"/>
    <w:rsid w:val="00DB5A95"/>
    <w:rsid w:val="00DC5719"/>
    <w:rsid w:val="00DD20D5"/>
    <w:rsid w:val="00DE1EDF"/>
    <w:rsid w:val="00DE1F74"/>
    <w:rsid w:val="00DE7437"/>
    <w:rsid w:val="00DF147F"/>
    <w:rsid w:val="00DF4BDA"/>
    <w:rsid w:val="00DF744A"/>
    <w:rsid w:val="00E0793E"/>
    <w:rsid w:val="00E10EEE"/>
    <w:rsid w:val="00E306ED"/>
    <w:rsid w:val="00E31DCE"/>
    <w:rsid w:val="00E331E8"/>
    <w:rsid w:val="00E35B2A"/>
    <w:rsid w:val="00E56173"/>
    <w:rsid w:val="00E67EF5"/>
    <w:rsid w:val="00E715BA"/>
    <w:rsid w:val="00E7518F"/>
    <w:rsid w:val="00E856D0"/>
    <w:rsid w:val="00E86D17"/>
    <w:rsid w:val="00E92DE5"/>
    <w:rsid w:val="00EA17F8"/>
    <w:rsid w:val="00EC5883"/>
    <w:rsid w:val="00ED1407"/>
    <w:rsid w:val="00EE0282"/>
    <w:rsid w:val="00EE1468"/>
    <w:rsid w:val="00EE41F1"/>
    <w:rsid w:val="00EE4769"/>
    <w:rsid w:val="00EE546B"/>
    <w:rsid w:val="00EE7F5B"/>
    <w:rsid w:val="00F05B83"/>
    <w:rsid w:val="00F05CE0"/>
    <w:rsid w:val="00F067C3"/>
    <w:rsid w:val="00F10042"/>
    <w:rsid w:val="00F14AEA"/>
    <w:rsid w:val="00F20CFE"/>
    <w:rsid w:val="00F27D0B"/>
    <w:rsid w:val="00F523AB"/>
    <w:rsid w:val="00F526CD"/>
    <w:rsid w:val="00F671C1"/>
    <w:rsid w:val="00F73BD9"/>
    <w:rsid w:val="00F85050"/>
    <w:rsid w:val="00FA1FB0"/>
    <w:rsid w:val="00FA4F22"/>
    <w:rsid w:val="00FB14DD"/>
    <w:rsid w:val="00FB645F"/>
    <w:rsid w:val="00FC1653"/>
    <w:rsid w:val="00FC2116"/>
    <w:rsid w:val="00FC36D8"/>
    <w:rsid w:val="00FC3E3F"/>
    <w:rsid w:val="00FD45C8"/>
    <w:rsid w:val="00FF0C24"/>
    <w:rsid w:val="00FF5C2B"/>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uiPriority w:val="99"/>
    <w:rsid w:val="00453DDF"/>
    <w:pPr>
      <w:widowControl w:val="0"/>
      <w:spacing w:after="0" w:line="240" w:lineRule="auto"/>
    </w:pPr>
    <w:rPr>
      <w:rFonts w:ascii="Courier New" w:eastAsia="MS ??" w:hAnsi="Courier New" w:cs="Courier New"/>
      <w:sz w:val="24"/>
      <w:szCs w:val="24"/>
      <w:lang w:bidi="he-IL"/>
    </w:rPr>
  </w:style>
  <w:style w:type="character" w:customStyle="1" w:styleId="FootnoteTextChar">
    <w:name w:val="Footnote Text Char"/>
    <w:basedOn w:val="DefaultParagraphFont"/>
    <w:link w:val="FootnoteText"/>
    <w:uiPriority w:val="99"/>
    <w:rsid w:val="00453DDF"/>
    <w:rPr>
      <w:rFonts w:ascii="Courier New" w:eastAsia="MS ??" w:hAnsi="Courier New" w:cs="Courier New"/>
      <w:sz w:val="24"/>
      <w:szCs w:val="24"/>
      <w:lang w:bidi="he-IL"/>
    </w:rPr>
  </w:style>
  <w:style w:type="character" w:styleId="FootnoteReference">
    <w:name w:val="footnote reference"/>
    <w:uiPriority w:val="99"/>
    <w:rsid w:val="00453DDF"/>
    <w:rPr>
      <w:rFonts w:cs="Times New Roman"/>
      <w:vertAlign w:val="superscript"/>
    </w:rPr>
  </w:style>
  <w:style w:type="paragraph" w:styleId="NoSpacing">
    <w:name w:val="No Spacing"/>
    <w:uiPriority w:val="99"/>
    <w:qFormat/>
    <w:rsid w:val="00453DDF"/>
    <w:pPr>
      <w:spacing w:after="0" w:line="240" w:lineRule="auto"/>
    </w:pPr>
    <w:rPr>
      <w:rFonts w:ascii="Cambria" w:eastAsia="MS ??" w:hAnsi="Cambria" w:cs="Times New Roman"/>
      <w:lang w:val="en-CA"/>
    </w:rPr>
  </w:style>
  <w:style w:type="character" w:styleId="CommentReference">
    <w:name w:val="annotation reference"/>
    <w:basedOn w:val="DefaultParagraphFont"/>
    <w:uiPriority w:val="99"/>
    <w:semiHidden/>
    <w:unhideWhenUsed/>
    <w:rsid w:val="0096209E"/>
    <w:rPr>
      <w:sz w:val="16"/>
      <w:szCs w:val="16"/>
    </w:rPr>
  </w:style>
  <w:style w:type="paragraph" w:styleId="CommentText">
    <w:name w:val="annotation text"/>
    <w:basedOn w:val="Normal"/>
    <w:link w:val="CommentTextChar"/>
    <w:uiPriority w:val="99"/>
    <w:semiHidden/>
    <w:unhideWhenUsed/>
    <w:rsid w:val="0096209E"/>
    <w:pPr>
      <w:spacing w:line="240" w:lineRule="auto"/>
    </w:pPr>
    <w:rPr>
      <w:sz w:val="20"/>
      <w:szCs w:val="20"/>
    </w:rPr>
  </w:style>
  <w:style w:type="character" w:customStyle="1" w:styleId="CommentTextChar">
    <w:name w:val="Comment Text Char"/>
    <w:basedOn w:val="DefaultParagraphFont"/>
    <w:link w:val="CommentText"/>
    <w:uiPriority w:val="99"/>
    <w:semiHidden/>
    <w:rsid w:val="0096209E"/>
    <w:rPr>
      <w:sz w:val="20"/>
      <w:szCs w:val="20"/>
    </w:rPr>
  </w:style>
  <w:style w:type="paragraph" w:styleId="CommentSubject">
    <w:name w:val="annotation subject"/>
    <w:basedOn w:val="CommentText"/>
    <w:next w:val="CommentText"/>
    <w:link w:val="CommentSubjectChar"/>
    <w:uiPriority w:val="99"/>
    <w:semiHidden/>
    <w:unhideWhenUsed/>
    <w:rsid w:val="0096209E"/>
    <w:rPr>
      <w:b/>
      <w:bCs/>
    </w:rPr>
  </w:style>
  <w:style w:type="character" w:customStyle="1" w:styleId="CommentSubjectChar">
    <w:name w:val="Comment Subject Char"/>
    <w:basedOn w:val="CommentTextChar"/>
    <w:link w:val="CommentSubject"/>
    <w:uiPriority w:val="99"/>
    <w:semiHidden/>
    <w:rsid w:val="009620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874F0-13E9-4917-9FD1-63E47BE26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6</Pages>
  <Words>1809</Words>
  <Characters>1031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6</cp:revision>
  <dcterms:created xsi:type="dcterms:W3CDTF">2018-11-19T05:31:00Z</dcterms:created>
  <dcterms:modified xsi:type="dcterms:W3CDTF">2018-11-19T23:05:00Z</dcterms:modified>
</cp:coreProperties>
</file>